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theme/themeOverride1.xml" ContentType="application/vnd.openxmlformats-officedocument.themeOverrid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683D827" w14:textId="7D7E37D1" w:rsidR="005D2F9C" w:rsidRPr="00216C3E" w:rsidRDefault="005D2F9C" w:rsidP="005D2F9C">
      <w:pPr>
        <w:pStyle w:val="Heading1"/>
        <w:numPr>
          <w:ilvl w:val="0"/>
          <w:numId w:val="0"/>
        </w:numPr>
        <w:spacing w:before="0" w:line="240" w:lineRule="auto"/>
        <w:ind w:left="360" w:hanging="360"/>
        <w:rPr>
          <w:rFonts w:ascii="Times New Roman" w:hAnsi="Times New Roman" w:cs="Times New Roman"/>
        </w:rPr>
      </w:pPr>
      <w:r w:rsidRPr="00216C3E">
        <w:rPr>
          <w:rFonts w:ascii="Times New Roman" w:hAnsi="Times New Roman" w:cs="Times New Roman"/>
        </w:rPr>
        <w:t xml:space="preserve">Appendix </w:t>
      </w:r>
      <w:r w:rsidR="006F5A15">
        <w:rPr>
          <w:rFonts w:ascii="Times New Roman" w:hAnsi="Times New Roman" w:cs="Times New Roman"/>
        </w:rPr>
        <w:t>Tables and Figures</w:t>
      </w:r>
    </w:p>
    <w:tbl>
      <w:tblPr>
        <w:tblW w:w="9320" w:type="dxa"/>
        <w:tblLook w:val="04A0" w:firstRow="1" w:lastRow="0" w:firstColumn="1" w:lastColumn="0" w:noHBand="0" w:noVBand="1"/>
      </w:tblPr>
      <w:tblGrid>
        <w:gridCol w:w="3774"/>
        <w:gridCol w:w="1791"/>
        <w:gridCol w:w="1701"/>
        <w:gridCol w:w="2054"/>
      </w:tblGrid>
      <w:tr w:rsidR="005D2F9C" w:rsidRPr="00F566CC" w14:paraId="5EAAB366" w14:textId="77777777" w:rsidTr="00224098">
        <w:trPr>
          <w:trHeight w:val="300"/>
        </w:trPr>
        <w:tc>
          <w:tcPr>
            <w:tcW w:w="9320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215F026" w14:textId="5D67D4BA" w:rsidR="005D2F9C" w:rsidRPr="00F566CC" w:rsidRDefault="005D2F9C" w:rsidP="0022409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F566CC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able S1. Characteristics of participants (n = 9</w:t>
            </w:r>
            <w:r w:rsidR="0032652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55</w:t>
            </w:r>
            <w:r w:rsidRPr="00F566CC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)</w:t>
            </w:r>
          </w:p>
        </w:tc>
      </w:tr>
      <w:tr w:rsidR="005D2F9C" w:rsidRPr="00F566CC" w14:paraId="366E190D" w14:textId="77777777" w:rsidTr="002C281C">
        <w:trPr>
          <w:trHeight w:val="615"/>
        </w:trPr>
        <w:tc>
          <w:tcPr>
            <w:tcW w:w="377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5B148D7" w14:textId="77777777" w:rsidR="005D2F9C" w:rsidRPr="00F566CC" w:rsidRDefault="005D2F9C" w:rsidP="00F566C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F566CC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Characteristic</w:t>
            </w:r>
          </w:p>
        </w:tc>
        <w:tc>
          <w:tcPr>
            <w:tcW w:w="179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D443275" w14:textId="73305A7C" w:rsidR="005D2F9C" w:rsidRPr="00F566CC" w:rsidRDefault="005D2F9C" w:rsidP="00F566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F566CC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Sample population </w:t>
            </w:r>
            <w:r w:rsidRPr="00F566CC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br/>
              <w:t>% (n)</w:t>
            </w:r>
          </w:p>
        </w:tc>
        <w:tc>
          <w:tcPr>
            <w:tcW w:w="170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C505786" w14:textId="77777777" w:rsidR="005D2F9C" w:rsidRPr="00F566CC" w:rsidRDefault="005D2F9C" w:rsidP="00F566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F566CC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Weighted sample population %</w:t>
            </w:r>
          </w:p>
        </w:tc>
        <w:tc>
          <w:tcPr>
            <w:tcW w:w="205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13A58D2" w14:textId="62A61F20" w:rsidR="005D2F9C" w:rsidRPr="00F566CC" w:rsidRDefault="005D2F9C" w:rsidP="00F566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F566CC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Singapore population</w:t>
            </w:r>
            <w:r w:rsidR="00C2117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 % </w:t>
            </w:r>
            <w:r w:rsidR="00C21177" w:rsidRPr="00C2117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†</w:t>
            </w:r>
          </w:p>
        </w:tc>
      </w:tr>
      <w:tr w:rsidR="00FA6650" w:rsidRPr="00F566CC" w14:paraId="3E4B90DC" w14:textId="77777777" w:rsidTr="002C281C">
        <w:trPr>
          <w:trHeight w:val="300"/>
        </w:trPr>
        <w:tc>
          <w:tcPr>
            <w:tcW w:w="3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C3DA5F" w14:textId="77777777" w:rsidR="00FA6650" w:rsidRPr="00F566CC" w:rsidRDefault="00FA6650" w:rsidP="00FA66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ge (mean ± SD)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9D3ADD" w14:textId="32861019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6.6 ± 14.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E80DA5" w14:textId="6E2DB1E6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8.</w:t>
            </w:r>
            <w:r w:rsidR="0023151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± 14.5</w:t>
            </w: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605938" w14:textId="77777777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6650" w:rsidRPr="00F566CC" w14:paraId="1A895512" w14:textId="77777777" w:rsidTr="002C281C">
        <w:trPr>
          <w:trHeight w:val="300"/>
        </w:trPr>
        <w:tc>
          <w:tcPr>
            <w:tcW w:w="3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0127C1" w14:textId="77777777" w:rsidR="00FA6650" w:rsidRPr="00F566CC" w:rsidRDefault="00FA6650" w:rsidP="00FA66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ge group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5EFD2A" w14:textId="77777777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231D62" w14:textId="77777777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2B0C71" w14:textId="77777777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FA6650" w:rsidRPr="00F566CC" w14:paraId="027E47AB" w14:textId="77777777" w:rsidTr="002C281C">
        <w:trPr>
          <w:trHeight w:val="300"/>
        </w:trPr>
        <w:tc>
          <w:tcPr>
            <w:tcW w:w="3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915D7F" w14:textId="23A14BD6" w:rsidR="00FA6650" w:rsidRPr="00F566CC" w:rsidRDefault="00FA6650" w:rsidP="00FA6650">
            <w:pPr>
              <w:spacing w:after="0" w:line="240" w:lineRule="auto"/>
              <w:ind w:left="326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1 - 39 y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BC8F53" w14:textId="2A3B4221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4.9 (333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D35A37" w14:textId="389663C1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1.0</w:t>
            </w: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38BB83" w14:textId="7ABEBCBD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3.9</w:t>
            </w:r>
          </w:p>
        </w:tc>
      </w:tr>
      <w:tr w:rsidR="00FA6650" w:rsidRPr="00F566CC" w14:paraId="4C68FCAF" w14:textId="77777777" w:rsidTr="002C281C">
        <w:trPr>
          <w:trHeight w:val="300"/>
        </w:trPr>
        <w:tc>
          <w:tcPr>
            <w:tcW w:w="3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900BA4" w14:textId="7DE71FF0" w:rsidR="00FA6650" w:rsidRPr="00F566CC" w:rsidRDefault="00FA6650" w:rsidP="00FA6650">
            <w:pPr>
              <w:spacing w:after="0" w:line="240" w:lineRule="auto"/>
              <w:ind w:left="326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0 - 59 y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1B65FA" w14:textId="0D5AF386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2.7 (408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23F8AC" w14:textId="24D6FBBD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2.</w:t>
            </w:r>
            <w:r w:rsidR="003935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079196" w14:textId="360C90BD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8.0</w:t>
            </w:r>
          </w:p>
        </w:tc>
      </w:tr>
      <w:tr w:rsidR="00FA6650" w:rsidRPr="00F566CC" w14:paraId="19D4D264" w14:textId="77777777" w:rsidTr="002C281C">
        <w:trPr>
          <w:trHeight w:val="300"/>
        </w:trPr>
        <w:tc>
          <w:tcPr>
            <w:tcW w:w="3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B2B391" w14:textId="26C13A2B" w:rsidR="00FA6650" w:rsidRPr="00F566CC" w:rsidRDefault="00FA6650" w:rsidP="00FA6650">
            <w:pPr>
              <w:spacing w:after="0" w:line="240" w:lineRule="auto"/>
              <w:ind w:left="326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0 y and older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9FB464" w14:textId="38FB6C81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2.4 (214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D83DC4" w14:textId="7C24CCC9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.</w:t>
            </w:r>
            <w:r w:rsidR="003935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C64F15" w14:textId="1684E0E6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8.2</w:t>
            </w:r>
          </w:p>
        </w:tc>
      </w:tr>
      <w:tr w:rsidR="00FA6650" w:rsidRPr="00F566CC" w14:paraId="40B17B9D" w14:textId="77777777" w:rsidTr="002C281C">
        <w:trPr>
          <w:trHeight w:val="300"/>
        </w:trPr>
        <w:tc>
          <w:tcPr>
            <w:tcW w:w="3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980040" w14:textId="77777777" w:rsidR="00FA6650" w:rsidRPr="00F566CC" w:rsidRDefault="00FA6650" w:rsidP="00FA66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ender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4E5A63" w14:textId="77777777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EE5837" w14:textId="77777777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BAFE10" w14:textId="77777777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FA6650" w:rsidRPr="00F566CC" w14:paraId="671F98E8" w14:textId="77777777" w:rsidTr="002C281C">
        <w:trPr>
          <w:trHeight w:val="300"/>
        </w:trPr>
        <w:tc>
          <w:tcPr>
            <w:tcW w:w="3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DFFAAB" w14:textId="5DE14063" w:rsidR="00FA6650" w:rsidRPr="00F566CC" w:rsidRDefault="00FA6650" w:rsidP="00FA6650">
            <w:pPr>
              <w:spacing w:after="0" w:line="240" w:lineRule="auto"/>
              <w:ind w:left="326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le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A05AA5" w14:textId="63240521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2.0 (401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C254C5" w14:textId="7C6D47A4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8.</w:t>
            </w:r>
            <w:r w:rsidR="00D86A7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3AC18A" w14:textId="55B344D6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8.3</w:t>
            </w:r>
          </w:p>
        </w:tc>
      </w:tr>
      <w:tr w:rsidR="00FA6650" w:rsidRPr="00F566CC" w14:paraId="64BC7796" w14:textId="77777777" w:rsidTr="002C281C">
        <w:trPr>
          <w:trHeight w:val="300"/>
        </w:trPr>
        <w:tc>
          <w:tcPr>
            <w:tcW w:w="3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39EAF3" w14:textId="256FFBB8" w:rsidR="00FA6650" w:rsidRPr="00F566CC" w:rsidRDefault="00FA6650" w:rsidP="00FA6650">
            <w:pPr>
              <w:spacing w:after="0" w:line="240" w:lineRule="auto"/>
              <w:ind w:left="326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emale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F750FB" w14:textId="07198879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8.0 (554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EA8BD2" w14:textId="56EA0556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</w:t>
            </w:r>
            <w:r w:rsidR="00D86A7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02BA93" w14:textId="04DE3460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1.7</w:t>
            </w:r>
          </w:p>
        </w:tc>
      </w:tr>
      <w:tr w:rsidR="00FA6650" w:rsidRPr="00F566CC" w14:paraId="7DC355F9" w14:textId="77777777" w:rsidTr="002C281C">
        <w:trPr>
          <w:trHeight w:val="300"/>
        </w:trPr>
        <w:tc>
          <w:tcPr>
            <w:tcW w:w="3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449BB2" w14:textId="50C91B0C" w:rsidR="00FA6650" w:rsidRPr="00F566CC" w:rsidRDefault="00FA6650" w:rsidP="00FA66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</w:pPr>
            <w:r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thnicity</w:t>
            </w:r>
            <w:r w:rsidRPr="00C2117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C21177" w:rsidRPr="00C2117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‡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15CC36" w14:textId="77777777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481793" w14:textId="77777777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BD21B8" w14:textId="77777777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FA6650" w:rsidRPr="00F566CC" w14:paraId="3310E3D4" w14:textId="77777777" w:rsidTr="002C281C">
        <w:trPr>
          <w:trHeight w:val="300"/>
        </w:trPr>
        <w:tc>
          <w:tcPr>
            <w:tcW w:w="3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C63242" w14:textId="54188EF2" w:rsidR="00FA6650" w:rsidRPr="00F566CC" w:rsidRDefault="00FA6650" w:rsidP="00FA6650">
            <w:pPr>
              <w:spacing w:after="0" w:line="240" w:lineRule="auto"/>
              <w:ind w:left="326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hinese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82F11B" w14:textId="261E28B4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2.1 (784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687E8F" w14:textId="3B0B50EB" w:rsidR="00FA6650" w:rsidRPr="00FA6650" w:rsidRDefault="00860ED5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6.0</w:t>
            </w: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CC276B" w14:textId="2E158613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6.1</w:t>
            </w:r>
          </w:p>
        </w:tc>
      </w:tr>
      <w:tr w:rsidR="00FA6650" w:rsidRPr="00F566CC" w14:paraId="54E163E3" w14:textId="77777777" w:rsidTr="002C281C">
        <w:trPr>
          <w:trHeight w:val="300"/>
        </w:trPr>
        <w:tc>
          <w:tcPr>
            <w:tcW w:w="3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00F916" w14:textId="4D30B03B" w:rsidR="00FA6650" w:rsidRPr="00F566CC" w:rsidRDefault="00FA6650" w:rsidP="00FA6650">
            <w:pPr>
              <w:spacing w:after="0" w:line="240" w:lineRule="auto"/>
              <w:ind w:left="326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lay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608166" w14:textId="512E69EB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5 (43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50CAF5" w14:textId="02FA7231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.</w:t>
            </w:r>
            <w:r w:rsidR="00860ED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86F13B" w14:textId="7AB15E28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.4</w:t>
            </w:r>
          </w:p>
        </w:tc>
      </w:tr>
      <w:tr w:rsidR="00FA6650" w:rsidRPr="00F566CC" w14:paraId="745A0E5C" w14:textId="77777777" w:rsidTr="002C281C">
        <w:trPr>
          <w:trHeight w:val="300"/>
        </w:trPr>
        <w:tc>
          <w:tcPr>
            <w:tcW w:w="3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C1D441" w14:textId="5FE5AADD" w:rsidR="00FA6650" w:rsidRPr="00F566CC" w:rsidRDefault="00FA6650" w:rsidP="00FA6650">
            <w:pPr>
              <w:spacing w:after="0" w:line="240" w:lineRule="auto"/>
              <w:ind w:left="326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dian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F8A4D1" w14:textId="2938D6FA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.5 (100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D7D2A5" w14:textId="35113F01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.</w:t>
            </w:r>
            <w:r w:rsidR="00860ED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B8F34A" w14:textId="411FB7B5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.5</w:t>
            </w:r>
          </w:p>
        </w:tc>
      </w:tr>
      <w:tr w:rsidR="00FA6650" w:rsidRPr="00F566CC" w14:paraId="18A3C354" w14:textId="77777777" w:rsidTr="002C281C">
        <w:trPr>
          <w:trHeight w:val="300"/>
        </w:trPr>
        <w:tc>
          <w:tcPr>
            <w:tcW w:w="3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E5CD44" w14:textId="08D8BB8D" w:rsidR="00FA6650" w:rsidRPr="00F566CC" w:rsidRDefault="00FA6650" w:rsidP="00FA6650">
            <w:pPr>
              <w:spacing w:after="0" w:line="240" w:lineRule="auto"/>
              <w:ind w:left="326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thers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008EA2" w14:textId="7E418A23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9 (28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6CAA08" w14:textId="4200C8E7" w:rsidR="00FA6650" w:rsidRPr="00FA6650" w:rsidRDefault="00860ED5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  <w:r w:rsidR="00FA6650"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</w:t>
            </w: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C3ABD5" w14:textId="41412540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0</w:t>
            </w:r>
          </w:p>
        </w:tc>
      </w:tr>
      <w:tr w:rsidR="00FA6650" w:rsidRPr="00F566CC" w14:paraId="376580DE" w14:textId="77777777" w:rsidTr="002C281C">
        <w:trPr>
          <w:trHeight w:val="300"/>
        </w:trPr>
        <w:tc>
          <w:tcPr>
            <w:tcW w:w="3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8922CA" w14:textId="1A050012" w:rsidR="00FA6650" w:rsidRPr="00F566CC" w:rsidRDefault="00FA6650" w:rsidP="00FA66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</w:pPr>
            <w:r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Education 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087ED7" w14:textId="77777777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F6E7AD" w14:textId="77777777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22D581" w14:textId="77777777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FA6650" w:rsidRPr="00F566CC" w14:paraId="1D2A6F2C" w14:textId="77777777" w:rsidTr="002C281C">
        <w:trPr>
          <w:trHeight w:val="300"/>
        </w:trPr>
        <w:tc>
          <w:tcPr>
            <w:tcW w:w="3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0D97AB" w14:textId="7D9FCCD6" w:rsidR="00FA6650" w:rsidRPr="00F566CC" w:rsidRDefault="00FA6650" w:rsidP="00FA6650">
            <w:pPr>
              <w:spacing w:after="0" w:line="240" w:lineRule="auto"/>
              <w:ind w:left="326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econdary school and below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805EDA" w14:textId="377FB200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8.9 (180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C3A1F9" w14:textId="472DD012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5.</w:t>
            </w:r>
            <w:r w:rsidR="0089690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297997" w14:textId="726B8E0F" w:rsidR="00FA6650" w:rsidRPr="00FA6650" w:rsidRDefault="00C87298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6.9</w:t>
            </w:r>
          </w:p>
        </w:tc>
      </w:tr>
      <w:tr w:rsidR="00FA6650" w:rsidRPr="00F566CC" w14:paraId="0669143C" w14:textId="77777777" w:rsidTr="002C281C">
        <w:trPr>
          <w:trHeight w:val="300"/>
        </w:trPr>
        <w:tc>
          <w:tcPr>
            <w:tcW w:w="3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F7B23D" w14:textId="76822BEB" w:rsidR="00FA6650" w:rsidRPr="00F566CC" w:rsidRDefault="00FA6650" w:rsidP="00FA6650">
            <w:pPr>
              <w:spacing w:after="0" w:line="240" w:lineRule="auto"/>
              <w:ind w:left="326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e-University/ Post-secondary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7DC465" w14:textId="77B0C6DF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3.8 (323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E448CE" w14:textId="13BC50F1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2.3</w:t>
            </w: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C9F92D" w14:textId="54D30A49" w:rsidR="00FA6650" w:rsidRPr="00FA6650" w:rsidRDefault="0080396E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6.9</w:t>
            </w:r>
          </w:p>
        </w:tc>
      </w:tr>
      <w:tr w:rsidR="00FA6650" w:rsidRPr="00F566CC" w14:paraId="2E78FBA6" w14:textId="77777777" w:rsidTr="002C281C">
        <w:trPr>
          <w:trHeight w:val="300"/>
        </w:trPr>
        <w:tc>
          <w:tcPr>
            <w:tcW w:w="3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39EFF5" w14:textId="7ADBD213" w:rsidR="00FA6650" w:rsidRPr="00F566CC" w:rsidRDefault="00FA6650" w:rsidP="00FA6650">
            <w:pPr>
              <w:spacing w:after="0" w:line="240" w:lineRule="auto"/>
              <w:ind w:left="326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University degree or higher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B73949" w14:textId="71D72E69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7.3 (452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1D7099" w14:textId="217C64A8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2.</w:t>
            </w:r>
            <w:r w:rsidR="0089690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757792" w14:textId="516F087F" w:rsidR="00FA6650" w:rsidRPr="00FA6650" w:rsidRDefault="00FF0ABF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6.2</w:t>
            </w:r>
          </w:p>
        </w:tc>
      </w:tr>
      <w:tr w:rsidR="00FA6650" w:rsidRPr="00F566CC" w14:paraId="1B25C609" w14:textId="77777777" w:rsidTr="002C281C">
        <w:trPr>
          <w:trHeight w:val="300"/>
        </w:trPr>
        <w:tc>
          <w:tcPr>
            <w:tcW w:w="3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25AE073" w14:textId="1FCA8466" w:rsidR="00FA6650" w:rsidRPr="00F566CC" w:rsidRDefault="00FA6650" w:rsidP="00FA66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</w:pPr>
            <w:r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MI (mean ± SD)</w:t>
            </w:r>
            <w:r w:rsidR="00D80ED2">
              <w:t xml:space="preserve"> </w:t>
            </w:r>
            <w:r w:rsidR="00D80ED2" w:rsidRPr="00D80E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§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361911E" w14:textId="3AC04C39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4.4 ± 4.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08F0C1" w14:textId="7D4D3B56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4.</w:t>
            </w:r>
            <w:r w:rsidR="00080FE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</w:t>
            </w: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± 5.0</w:t>
            </w: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09198A" w14:textId="77777777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6650" w:rsidRPr="00F566CC" w14:paraId="0A3E137F" w14:textId="77777777" w:rsidTr="002C281C">
        <w:trPr>
          <w:trHeight w:val="300"/>
        </w:trPr>
        <w:tc>
          <w:tcPr>
            <w:tcW w:w="3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2B0756" w14:textId="75F5F48D" w:rsidR="00FA6650" w:rsidRPr="00F566CC" w:rsidRDefault="00FA6650" w:rsidP="00FA66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</w:pPr>
            <w:r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MI Categories</w:t>
            </w:r>
            <w:r w:rsidR="00D80E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D80ED2" w:rsidRPr="00D80E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§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C52D54" w14:textId="77777777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68ED78" w14:textId="77777777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6AFB79" w14:textId="77777777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FA6650" w:rsidRPr="00F566CC" w14:paraId="6EC41BF5" w14:textId="77777777" w:rsidTr="002C281C">
        <w:trPr>
          <w:trHeight w:val="300"/>
        </w:trPr>
        <w:tc>
          <w:tcPr>
            <w:tcW w:w="3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7EAE01" w14:textId="5E171EE8" w:rsidR="00FA6650" w:rsidRPr="00F566CC" w:rsidRDefault="00FA6650" w:rsidP="00FA6650">
            <w:pPr>
              <w:spacing w:after="0" w:line="240" w:lineRule="auto"/>
              <w:ind w:left="326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Underweight / Ideal weight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E61F0D" w14:textId="76CD501A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5.8 (436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420286" w14:textId="6BD01AD3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3.</w:t>
            </w:r>
            <w:r w:rsidR="00EE190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</w:t>
            </w: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67AF7C" w14:textId="77777777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6650" w:rsidRPr="00F566CC" w14:paraId="256065E6" w14:textId="77777777" w:rsidTr="002C281C">
        <w:trPr>
          <w:trHeight w:val="300"/>
        </w:trPr>
        <w:tc>
          <w:tcPr>
            <w:tcW w:w="3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718621" w14:textId="230152E6" w:rsidR="00FA6650" w:rsidRPr="00F566CC" w:rsidRDefault="00FA6650" w:rsidP="00FA6650">
            <w:pPr>
              <w:spacing w:after="0" w:line="240" w:lineRule="auto"/>
              <w:ind w:left="326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Overweight 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/ Obese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339135" w14:textId="4CE96F67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4.2 (516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56636A" w14:textId="4898BCE0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6.</w:t>
            </w:r>
            <w:r w:rsidR="00EE190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30A616" w14:textId="77777777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6650" w:rsidRPr="00F566CC" w14:paraId="3318AB71" w14:textId="77777777" w:rsidTr="002C281C">
        <w:trPr>
          <w:trHeight w:val="300"/>
        </w:trPr>
        <w:tc>
          <w:tcPr>
            <w:tcW w:w="3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42DB56" w14:textId="77777777" w:rsidR="00FA6650" w:rsidRPr="00F566CC" w:rsidRDefault="00FA6650" w:rsidP="00FA66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iagnosed with high blood pressure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E55048" w14:textId="157F88C3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.9 (142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458C0E" w14:textId="0B86E10F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6.</w:t>
            </w:r>
            <w:r w:rsidR="00C87BF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1AF43D" w14:textId="77777777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FA6650" w:rsidRPr="00F566CC" w14:paraId="0076DD38" w14:textId="77777777" w:rsidTr="002C281C">
        <w:trPr>
          <w:trHeight w:val="300"/>
        </w:trPr>
        <w:tc>
          <w:tcPr>
            <w:tcW w:w="3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75DB60" w14:textId="77777777" w:rsidR="00FA6650" w:rsidRPr="00F566CC" w:rsidRDefault="00FA6650" w:rsidP="00FA66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n medication or making lifestyle changes for high blood pressure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6DDD19" w14:textId="61DCAC19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.2 (126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C7DF26" w14:textId="2AB5A46E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.</w:t>
            </w:r>
            <w:r w:rsidR="00C87BF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C89131" w14:textId="77777777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6650" w:rsidRPr="00F566CC" w14:paraId="05253EC7" w14:textId="77777777" w:rsidTr="002C281C">
        <w:trPr>
          <w:trHeight w:val="300"/>
        </w:trPr>
        <w:tc>
          <w:tcPr>
            <w:tcW w:w="3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116DB4" w14:textId="776491B3" w:rsidR="00FA6650" w:rsidRPr="00F566CC" w:rsidRDefault="00FA6650" w:rsidP="00FA66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ecommended to reduce sodium intake by medical professional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AA93B9" w14:textId="77777777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8F1CC7E" w14:textId="77777777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3EBEA9" w14:textId="77777777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6650" w:rsidRPr="00F566CC" w14:paraId="1071EF4C" w14:textId="77777777" w:rsidTr="002C281C">
        <w:trPr>
          <w:trHeight w:val="300"/>
        </w:trPr>
        <w:tc>
          <w:tcPr>
            <w:tcW w:w="3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E6028F" w14:textId="36BC914E" w:rsidR="00FA6650" w:rsidRPr="00F566CC" w:rsidRDefault="00FA6650" w:rsidP="00FA6650">
            <w:pPr>
              <w:spacing w:after="0" w:line="240" w:lineRule="auto"/>
              <w:ind w:left="326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FCC626" w14:textId="2C1F7C40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.9 (114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64A5B01" w14:textId="09CEAFF0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.</w:t>
            </w:r>
            <w:r w:rsidR="00922E6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D91E102" w14:textId="77777777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6650" w:rsidRPr="00F566CC" w14:paraId="7D4C70EF" w14:textId="77777777" w:rsidTr="002C281C">
        <w:trPr>
          <w:trHeight w:val="300"/>
        </w:trPr>
        <w:tc>
          <w:tcPr>
            <w:tcW w:w="3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F5DF24" w14:textId="77777777" w:rsidR="00FA6650" w:rsidRPr="00F566CC" w:rsidRDefault="00FA6650" w:rsidP="00FA6650">
            <w:pPr>
              <w:spacing w:after="0" w:line="240" w:lineRule="auto"/>
              <w:ind w:left="326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o/ do not know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7E728B" w14:textId="2E5DFB59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8.1 (841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FD321B" w14:textId="1350747D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4.</w:t>
            </w:r>
            <w:r w:rsidR="00922E6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178406E" w14:textId="77777777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6650" w:rsidRPr="00F566CC" w14:paraId="3F4142F0" w14:textId="77777777" w:rsidTr="002C281C">
        <w:trPr>
          <w:trHeight w:val="265"/>
        </w:trPr>
        <w:tc>
          <w:tcPr>
            <w:tcW w:w="3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956AC5" w14:textId="77777777" w:rsidR="00FA6650" w:rsidRPr="00F566CC" w:rsidRDefault="00FA6650" w:rsidP="00FA66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-charge of grocery shopping in the household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2E0D2B" w14:textId="77777777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BBD900" w14:textId="77777777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80BF8D" w14:textId="77777777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FA6650" w:rsidRPr="00F566CC" w14:paraId="0C392DB0" w14:textId="77777777" w:rsidTr="002C281C">
        <w:trPr>
          <w:trHeight w:val="300"/>
        </w:trPr>
        <w:tc>
          <w:tcPr>
            <w:tcW w:w="3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B1CC4D" w14:textId="49550848" w:rsidR="00FA6650" w:rsidRPr="00F566CC" w:rsidRDefault="00FA6650" w:rsidP="00FA6650">
            <w:pPr>
              <w:spacing w:after="0" w:line="240" w:lineRule="auto"/>
              <w:ind w:left="326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es, or shared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F77B04" w14:textId="77239E3D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7.0 (735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372883" w14:textId="743D61FA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6.6</w:t>
            </w: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19FE2E" w14:textId="77777777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6650" w:rsidRPr="00F566CC" w14:paraId="35A0332D" w14:textId="77777777" w:rsidTr="002C281C">
        <w:trPr>
          <w:trHeight w:val="300"/>
        </w:trPr>
        <w:tc>
          <w:tcPr>
            <w:tcW w:w="3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9A7FE6" w14:textId="5E2B7D9C" w:rsidR="00FA6650" w:rsidRPr="00F566CC" w:rsidRDefault="00FA6650" w:rsidP="00FA6650">
            <w:pPr>
              <w:spacing w:after="0" w:line="240" w:lineRule="auto"/>
              <w:ind w:left="326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o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294E8E" w14:textId="6D2BC3E3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3.0 (220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B779AD" w14:textId="789C0713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3.4</w:t>
            </w: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C39E64" w14:textId="77777777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6650" w:rsidRPr="00F566CC" w14:paraId="0F2DE00B" w14:textId="77777777" w:rsidTr="002C281C">
        <w:trPr>
          <w:trHeight w:val="300"/>
        </w:trPr>
        <w:tc>
          <w:tcPr>
            <w:tcW w:w="3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D81ECF" w14:textId="77777777" w:rsidR="00FA6650" w:rsidRPr="00F566CC" w:rsidRDefault="00FA6650" w:rsidP="00FA66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-charge of cooking in the household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22E6C1" w14:textId="77777777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FB681C" w14:textId="77777777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D5C686" w14:textId="77777777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FA6650" w:rsidRPr="00F566CC" w14:paraId="0AF1F09C" w14:textId="77777777" w:rsidTr="002C281C">
        <w:trPr>
          <w:trHeight w:val="300"/>
        </w:trPr>
        <w:tc>
          <w:tcPr>
            <w:tcW w:w="377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DF8C5E8" w14:textId="457EA024" w:rsidR="00FA6650" w:rsidRPr="00F566CC" w:rsidRDefault="00FA6650" w:rsidP="00FA6650">
            <w:pPr>
              <w:spacing w:after="0" w:line="240" w:lineRule="auto"/>
              <w:ind w:left="326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es, or shared</w:t>
            </w:r>
          </w:p>
        </w:tc>
        <w:tc>
          <w:tcPr>
            <w:tcW w:w="179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BCD5328" w14:textId="62D57E3F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9.4 (472)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EFC2BBB" w14:textId="7D4205F3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6.4</w:t>
            </w:r>
          </w:p>
        </w:tc>
        <w:tc>
          <w:tcPr>
            <w:tcW w:w="205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B2664B2" w14:textId="77777777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6650" w:rsidRPr="00F566CC" w14:paraId="380D965A" w14:textId="77777777" w:rsidTr="002C281C">
        <w:trPr>
          <w:trHeight w:val="300"/>
        </w:trPr>
        <w:tc>
          <w:tcPr>
            <w:tcW w:w="37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EA85288" w14:textId="25D25015" w:rsidR="00FA6650" w:rsidRPr="00F566CC" w:rsidRDefault="00FA6650" w:rsidP="00FA6650">
            <w:pPr>
              <w:spacing w:after="0" w:line="240" w:lineRule="auto"/>
              <w:ind w:left="326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o</w:t>
            </w:r>
          </w:p>
        </w:tc>
        <w:tc>
          <w:tcPr>
            <w:tcW w:w="179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A731EA6" w14:textId="252FFA05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0.6 (483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D6B87DE" w14:textId="13CE2E76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3.6</w:t>
            </w:r>
          </w:p>
        </w:tc>
        <w:tc>
          <w:tcPr>
            <w:tcW w:w="20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1482704" w14:textId="67D92AFF" w:rsidR="00FA6650" w:rsidRPr="00FA6650" w:rsidRDefault="00FA6650" w:rsidP="00FA66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6650">
              <w:rPr>
                <w:rFonts w:ascii="Times New Roman" w:hAnsi="Times New Roman" w:cs="Times New Roman"/>
                <w:color w:val="000000"/>
              </w:rPr>
              <w:t> </w:t>
            </w:r>
          </w:p>
        </w:tc>
      </w:tr>
      <w:tr w:rsidR="005D2F9C" w:rsidRPr="00F566CC" w14:paraId="581F4A3F" w14:textId="77777777" w:rsidTr="00F566CC">
        <w:trPr>
          <w:trHeight w:val="300"/>
        </w:trPr>
        <w:tc>
          <w:tcPr>
            <w:tcW w:w="9320" w:type="dxa"/>
            <w:gridSpan w:val="4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7C4DC2A0" w14:textId="65B6DFC7" w:rsidR="005D2F9C" w:rsidRPr="00F566CC" w:rsidRDefault="00C21177" w:rsidP="00F566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80E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†</w:t>
            </w:r>
            <w:r w:rsidR="005D2F9C"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 xml:space="preserve"> </w:t>
            </w:r>
            <w:r w:rsidR="005D2F9C"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Data taken from Department of Statistics, Ministry of Trade and Industry, Singapore </w:t>
            </w:r>
            <w:r w:rsidR="005D2F9C"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C827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Department of Statistics Singapore&lt;/Author&gt;&lt;Year&gt;2021&lt;/Year&gt;&lt;RecNum&gt;1257&lt;/RecNum&gt;&lt;DisplayText&gt;&lt;style face="superscript"&gt;(1)&lt;/style&gt;&lt;/DisplayText&gt;&lt;record&gt;&lt;rec-number&gt;1257&lt;/rec-number&gt;&lt;foreign-keys&gt;&lt;key app="EN" db-id="x2ppfp5dx0d2spewrwuvpp0u55d9d2ffexea" timestamp="1633598566" guid="f631982d-01d7-4466-8d08-b6a08ce3a306"&gt;1257&lt;/key&gt;&lt;/foreign-keys&gt;&lt;ref-type name="Web Page"&gt;12&lt;/ref-type&gt;&lt;contributors&gt;&lt;authors&gt;&lt;author&gt;Department of Statistics Singapore,&lt;/author&gt;&lt;/authors&gt;&lt;/contributors&gt;&lt;titles&gt;&lt;title&gt;Singapore Census of Population 2020, Statistical Release 1: Demographic Characteristics, Education, Language and Religion&lt;/title&gt;&lt;/titles&gt;&lt;volume&gt;2021&lt;/volume&gt;&lt;number&gt;7 October 2021&lt;/number&gt;&lt;dates&gt;&lt;year&gt;2021&lt;/year&gt;&lt;/dates&gt;&lt;pub-location&gt;Singapore&lt;/pub-location&gt;&lt;urls&gt;&lt;related-urls&gt;&lt;url&gt;https://www.singstat.gov.sg/publications/reference/cop2020/cop2020-sr1/census20_stat_release1&lt;/url&gt;&lt;/related-urls&gt;&lt;/urls&gt;&lt;/record&gt;&lt;/Cite&gt;&lt;/EndNote&gt;</w:instrText>
            </w:r>
            <w:r w:rsidR="005D2F9C"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C827D3" w:rsidRPr="00C827D3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(1)</w:t>
            </w:r>
            <w:r w:rsidR="005D2F9C"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4E305C5A" w14:textId="1A165934" w:rsidR="005D2F9C" w:rsidRPr="00F566CC" w:rsidRDefault="00C21177" w:rsidP="00F566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80E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‡</w:t>
            </w:r>
            <w:r w:rsidR="005D2F9C"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 xml:space="preserve"> </w:t>
            </w:r>
            <w:r w:rsidR="005D2F9C"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articipants of the “Others” ethnic group were excluded from subsequent analysis due to the small sample size</w:t>
            </w:r>
          </w:p>
          <w:p w14:paraId="166C69B0" w14:textId="197C3A8F" w:rsidR="005D2F9C" w:rsidRPr="00F566CC" w:rsidRDefault="00D80ED2" w:rsidP="00F566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80E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§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 xml:space="preserve"> </w:t>
            </w:r>
            <w:r w:rsidR="005D2F9C" w:rsidRPr="00F566CC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n </w:t>
            </w:r>
            <w:r w:rsidR="005D2F9C"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= 95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  <w:r w:rsidR="005D2F9C"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s </w:t>
            </w:r>
            <w:r w:rsidR="005D2F9C" w:rsidRPr="00F566CC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n </w:t>
            </w:r>
            <w:r w:rsidR="005D2F9C"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= 3 has missing height or weight values. BMI was calculated using kg/m</w:t>
            </w:r>
            <w:r w:rsidR="005D2F9C"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 xml:space="preserve">2 </w:t>
            </w:r>
            <w:r w:rsidR="005D2F9C"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and categorized using the WHO cut-off for the Asian population </w:t>
            </w:r>
            <w:r w:rsidR="005D2F9C"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C827D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WHO Expert Consultation&lt;/Author&gt;&lt;Year&gt;2004&lt;/Year&gt;&lt;RecNum&gt;1256&lt;/RecNum&gt;&lt;DisplayText&gt;&lt;style face="superscript"&gt;(2)&lt;/style&gt;&lt;/DisplayText&gt;&lt;record&gt;&lt;rec-number&gt;1256&lt;/rec-number&gt;&lt;foreign-keys&gt;&lt;key app="EN" db-id="x2ppfp5dx0d2spewrwuvpp0u55d9d2ffexea" timestamp="1633597342" guid="90bf0211-949c-45d2-9c5d-c32d8486b52a"&gt;1256&lt;/key&gt;&lt;/foreign-keys&gt;&lt;ref-type name="Journal Article"&gt;17&lt;/ref-type&gt;&lt;contributors&gt;&lt;authors&gt;&lt;author&gt;WHO Expert Consultation, &lt;/author&gt;&lt;/authors&gt;&lt;/contributors&gt;&lt;titles&gt;&lt;title&gt;Appropriate body-mass index for Asian populations and its implications for policy and intervention strategies&lt;/title&gt;&lt;secondary-title&gt;Lancet (London, England)&lt;/secondary-title&gt;&lt;/titles&gt;&lt;periodical&gt;&lt;full-title&gt;Lancet (London, England)&lt;/full-title&gt;&lt;/periodical&gt;&lt;pages&gt;157-163&lt;/pages&gt;&lt;volume&gt;363&lt;/volume&gt;&lt;number&gt;9403&lt;/number&gt;&lt;dates&gt;&lt;year&gt;2004&lt;/year&gt;&lt;/dates&gt;&lt;isbn&gt;1474-547X&lt;/isbn&gt;&lt;urls&gt;&lt;/urls&gt;&lt;/record&gt;&lt;/Cite&gt;&lt;/EndNote&gt;</w:instrText>
            </w:r>
            <w:r w:rsidR="005D2F9C"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C827D3" w:rsidRPr="00C827D3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(2)</w:t>
            </w:r>
            <w:r w:rsidR="005D2F9C" w:rsidRPr="00F566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</w:tbl>
    <w:p w14:paraId="43702D66" w14:textId="77777777" w:rsidR="005D2F9C" w:rsidRPr="00216C3E" w:rsidRDefault="005D2F9C" w:rsidP="005D2F9C">
      <w:pPr>
        <w:spacing w:line="240" w:lineRule="auto"/>
        <w:rPr>
          <w:rFonts w:ascii="Times New Roman" w:hAnsi="Times New Roman" w:cs="Times New Roman"/>
        </w:rPr>
      </w:pPr>
    </w:p>
    <w:p w14:paraId="418A8C14" w14:textId="09CC4922" w:rsidR="005D2F9C" w:rsidRDefault="005D2F9C" w:rsidP="005D2F9C">
      <w:pPr>
        <w:spacing w:line="240" w:lineRule="auto"/>
        <w:rPr>
          <w:rFonts w:ascii="Times New Roman" w:hAnsi="Times New Roman" w:cs="Times New Roman"/>
        </w:rPr>
      </w:pPr>
    </w:p>
    <w:p w14:paraId="7D1E4728" w14:textId="77777777" w:rsidR="006F5A15" w:rsidRPr="00216C3E" w:rsidRDefault="006F5A15" w:rsidP="005D2F9C">
      <w:pPr>
        <w:spacing w:line="240" w:lineRule="auto"/>
        <w:rPr>
          <w:rFonts w:ascii="Times New Roman" w:hAnsi="Times New Roman" w:cs="Times New Roman"/>
        </w:rPr>
      </w:pPr>
    </w:p>
    <w:tbl>
      <w:tblPr>
        <w:tblW w:w="9833" w:type="dxa"/>
        <w:tblLook w:val="04A0" w:firstRow="1" w:lastRow="0" w:firstColumn="1" w:lastColumn="0" w:noHBand="0" w:noVBand="1"/>
      </w:tblPr>
      <w:tblGrid>
        <w:gridCol w:w="6663"/>
        <w:gridCol w:w="1396"/>
        <w:gridCol w:w="1774"/>
      </w:tblGrid>
      <w:tr w:rsidR="005D2F9C" w:rsidRPr="00216C3E" w14:paraId="7D4C3D0E" w14:textId="77777777" w:rsidTr="00DF2413">
        <w:trPr>
          <w:trHeight w:val="300"/>
        </w:trPr>
        <w:tc>
          <w:tcPr>
            <w:tcW w:w="9833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B2CB5ED" w14:textId="2A192B65" w:rsidR="005D2F9C" w:rsidRPr="00216C3E" w:rsidRDefault="005D2F9C" w:rsidP="005D2F9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216C3E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lastRenderedPageBreak/>
              <w:t xml:space="preserve">Table S2. Declarative knowledge on dietary sodium and salt </w:t>
            </w:r>
            <w:r w:rsidRPr="00216C3E">
              <w:rPr>
                <w:rFonts w:ascii="Times New Roman" w:eastAsia="Times New Roman" w:hAnsi="Times New Roman" w:cs="Times New Roman"/>
                <w:color w:val="000000"/>
              </w:rPr>
              <w:t>(</w:t>
            </w:r>
            <w:r w:rsidRPr="00216C3E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n </w:t>
            </w:r>
            <w:r w:rsidRPr="00216C3E">
              <w:rPr>
                <w:rFonts w:ascii="Times New Roman" w:eastAsia="Times New Roman" w:hAnsi="Times New Roman" w:cs="Times New Roman"/>
                <w:color w:val="000000"/>
              </w:rPr>
              <w:t>= 9</w:t>
            </w:r>
            <w:r w:rsidR="00CC0BC1">
              <w:rPr>
                <w:rFonts w:ascii="Times New Roman" w:eastAsia="Times New Roman" w:hAnsi="Times New Roman" w:cs="Times New Roman"/>
                <w:color w:val="000000"/>
              </w:rPr>
              <w:t>55</w:t>
            </w:r>
            <w:r w:rsidRPr="00216C3E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</w:tr>
      <w:tr w:rsidR="005D2F9C" w:rsidRPr="00216C3E" w14:paraId="3C13ECF0" w14:textId="77777777" w:rsidTr="00DF2413">
        <w:trPr>
          <w:trHeight w:val="300"/>
        </w:trPr>
        <w:tc>
          <w:tcPr>
            <w:tcW w:w="66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CF3AF1" w14:textId="77777777" w:rsidR="005D2F9C" w:rsidRPr="00216C3E" w:rsidRDefault="005D2F9C" w:rsidP="005D2F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152F4D" w14:textId="77777777" w:rsidR="005D2F9C" w:rsidRPr="00216C3E" w:rsidRDefault="005D2F9C" w:rsidP="005D2F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216C3E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Weighted %</w:t>
            </w:r>
          </w:p>
        </w:tc>
        <w:tc>
          <w:tcPr>
            <w:tcW w:w="177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C491A3" w14:textId="77777777" w:rsidR="005D2F9C" w:rsidRPr="00216C3E" w:rsidRDefault="005D2F9C" w:rsidP="005D2F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216C3E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95% Confidence interval</w:t>
            </w:r>
          </w:p>
        </w:tc>
      </w:tr>
      <w:tr w:rsidR="005D2F9C" w:rsidRPr="00216C3E" w14:paraId="16E04413" w14:textId="77777777" w:rsidTr="00C9627D">
        <w:trPr>
          <w:trHeight w:val="300"/>
        </w:trPr>
        <w:tc>
          <w:tcPr>
            <w:tcW w:w="666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57B0B" w14:textId="77777777" w:rsidR="005D2F9C" w:rsidRPr="00216C3E" w:rsidRDefault="005D2F9C" w:rsidP="005D2F9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</w:rPr>
            </w:pPr>
            <w:r w:rsidRPr="00216C3E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</w:rPr>
              <w:t>Questions used for knowledge scores</w:t>
            </w:r>
          </w:p>
        </w:tc>
        <w:tc>
          <w:tcPr>
            <w:tcW w:w="139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FE3641" w14:textId="77777777" w:rsidR="005D2F9C" w:rsidRPr="00C9627D" w:rsidRDefault="005D2F9C" w:rsidP="00C962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</w:p>
        </w:tc>
        <w:tc>
          <w:tcPr>
            <w:tcW w:w="177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742C9D" w14:textId="77777777" w:rsidR="005D2F9C" w:rsidRPr="00C9627D" w:rsidRDefault="005D2F9C" w:rsidP="00C962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CF37B0" w:rsidRPr="00216C3E" w14:paraId="17969980" w14:textId="77777777" w:rsidTr="00CA09D8">
        <w:trPr>
          <w:trHeight w:val="300"/>
        </w:trPr>
        <w:tc>
          <w:tcPr>
            <w:tcW w:w="6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888BD" w14:textId="77777777" w:rsidR="00CF37B0" w:rsidRPr="00216C3E" w:rsidRDefault="00CF37B0" w:rsidP="00CA09D8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216C3E">
              <w:rPr>
                <w:rFonts w:ascii="Times New Roman" w:eastAsia="Times New Roman" w:hAnsi="Times New Roman" w:cs="Times New Roman"/>
              </w:rPr>
              <w:t xml:space="preserve">Knows </w:t>
            </w:r>
            <w:r>
              <w:rPr>
                <w:rFonts w:ascii="Times New Roman" w:eastAsia="Times New Roman" w:hAnsi="Times New Roman" w:cs="Times New Roman"/>
              </w:rPr>
              <w:t>that</w:t>
            </w:r>
            <w:r w:rsidRPr="00216C3E">
              <w:rPr>
                <w:rFonts w:ascii="Times New Roman" w:eastAsia="Times New Roman" w:hAnsi="Times New Roman" w:cs="Times New Roman"/>
              </w:rPr>
              <w:t xml:space="preserve"> high sodium intake </w:t>
            </w:r>
            <w:r>
              <w:rPr>
                <w:rFonts w:ascii="Times New Roman" w:eastAsia="Times New Roman" w:hAnsi="Times New Roman" w:cs="Times New Roman"/>
              </w:rPr>
              <w:t>is</w:t>
            </w:r>
            <w:r w:rsidRPr="00216C3E">
              <w:rPr>
                <w:rFonts w:ascii="Times New Roman" w:eastAsia="Times New Roman" w:hAnsi="Times New Roman" w:cs="Times New Roman"/>
              </w:rPr>
              <w:t>:</w:t>
            </w:r>
          </w:p>
        </w:tc>
        <w:tc>
          <w:tcPr>
            <w:tcW w:w="1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72A61B" w14:textId="77777777" w:rsidR="00CF37B0" w:rsidRPr="00C9627D" w:rsidRDefault="00CF37B0" w:rsidP="00CA09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5B45EF" w14:textId="77777777" w:rsidR="00CF37B0" w:rsidRPr="00C9627D" w:rsidRDefault="00CF37B0" w:rsidP="00CA09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CF37B0" w:rsidRPr="00216C3E" w14:paraId="73A54A39" w14:textId="77777777" w:rsidTr="00CA09D8">
        <w:trPr>
          <w:trHeight w:val="300"/>
        </w:trPr>
        <w:tc>
          <w:tcPr>
            <w:tcW w:w="6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B7568" w14:textId="77777777" w:rsidR="00CF37B0" w:rsidRPr="00216C3E" w:rsidRDefault="00CF37B0" w:rsidP="00CA09D8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Associated with h</w:t>
            </w:r>
            <w:r w:rsidRPr="00216C3E">
              <w:rPr>
                <w:rFonts w:ascii="Times New Roman" w:eastAsia="Times New Roman" w:hAnsi="Times New Roman" w:cs="Times New Roman"/>
                <w:color w:val="000000"/>
              </w:rPr>
              <w:t>igh blood pressure</w:t>
            </w:r>
          </w:p>
        </w:tc>
        <w:tc>
          <w:tcPr>
            <w:tcW w:w="1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23C936" w14:textId="77777777" w:rsidR="00CF37B0" w:rsidRPr="00C9627D" w:rsidRDefault="00CF37B0" w:rsidP="00CA09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90.9</w:t>
            </w: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EAD975" w14:textId="3FAE8305" w:rsidR="00CF37B0" w:rsidRPr="00C9627D" w:rsidRDefault="00CF37B0" w:rsidP="00CA09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88.</w:t>
            </w:r>
            <w:r w:rsidR="00043904">
              <w:rPr>
                <w:rFonts w:ascii="Times New Roman" w:hAnsi="Times New Roman" w:cs="Times New Roman"/>
                <w:color w:val="000000"/>
              </w:rPr>
              <w:t>5</w:t>
            </w:r>
            <w:r w:rsidRPr="00C9627D">
              <w:rPr>
                <w:rFonts w:ascii="Times New Roman" w:hAnsi="Times New Roman" w:cs="Times New Roman"/>
                <w:color w:val="000000"/>
              </w:rPr>
              <w:t xml:space="preserve"> - 92.8</w:t>
            </w:r>
          </w:p>
        </w:tc>
      </w:tr>
      <w:tr w:rsidR="00CF37B0" w:rsidRPr="00216C3E" w14:paraId="3D5BBA4F" w14:textId="77777777" w:rsidTr="00CA09D8">
        <w:trPr>
          <w:trHeight w:val="300"/>
        </w:trPr>
        <w:tc>
          <w:tcPr>
            <w:tcW w:w="6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D5C0D" w14:textId="77777777" w:rsidR="00CF37B0" w:rsidRPr="00216C3E" w:rsidRDefault="00CF37B0" w:rsidP="00CA09D8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Associated with k</w:t>
            </w:r>
            <w:r w:rsidRPr="00216C3E">
              <w:rPr>
                <w:rFonts w:ascii="Times New Roman" w:eastAsia="Times New Roman" w:hAnsi="Times New Roman" w:cs="Times New Roman"/>
                <w:color w:val="000000"/>
              </w:rPr>
              <w:t>idney disease</w:t>
            </w:r>
          </w:p>
        </w:tc>
        <w:tc>
          <w:tcPr>
            <w:tcW w:w="1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613591" w14:textId="256D8ADE" w:rsidR="00CF37B0" w:rsidRPr="00C9627D" w:rsidRDefault="00CF37B0" w:rsidP="00CA09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84.</w:t>
            </w:r>
            <w:r w:rsidR="0052436C">
              <w:rPr>
                <w:rFonts w:ascii="Times New Roman" w:hAnsi="Times New Roman" w:cs="Times New Roman"/>
                <w:color w:val="000000"/>
              </w:rPr>
              <w:t>9</w:t>
            </w: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50C329" w14:textId="7764B978" w:rsidR="00CF37B0" w:rsidRPr="00C9627D" w:rsidRDefault="00CF37B0" w:rsidP="00CA09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81.</w:t>
            </w:r>
            <w:r w:rsidR="0052436C">
              <w:rPr>
                <w:rFonts w:ascii="Times New Roman" w:hAnsi="Times New Roman" w:cs="Times New Roman"/>
                <w:color w:val="000000"/>
              </w:rPr>
              <w:t>7</w:t>
            </w:r>
            <w:r w:rsidRPr="00C9627D">
              <w:rPr>
                <w:rFonts w:ascii="Times New Roman" w:hAnsi="Times New Roman" w:cs="Times New Roman"/>
                <w:color w:val="000000"/>
              </w:rPr>
              <w:t xml:space="preserve"> - 87.</w:t>
            </w:r>
            <w:r w:rsidR="0052436C">
              <w:rPr>
                <w:rFonts w:ascii="Times New Roman" w:hAnsi="Times New Roman" w:cs="Times New Roman"/>
                <w:color w:val="000000"/>
              </w:rPr>
              <w:t>7</w:t>
            </w:r>
          </w:p>
        </w:tc>
      </w:tr>
      <w:tr w:rsidR="00CF37B0" w:rsidRPr="00216C3E" w14:paraId="66D89F21" w14:textId="77777777" w:rsidTr="00CA09D8">
        <w:trPr>
          <w:trHeight w:val="300"/>
        </w:trPr>
        <w:tc>
          <w:tcPr>
            <w:tcW w:w="6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74E4E" w14:textId="77777777" w:rsidR="00CF37B0" w:rsidRPr="00216C3E" w:rsidRDefault="00CF37B0" w:rsidP="00CA09D8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Associated with s</w:t>
            </w:r>
            <w:r w:rsidRPr="00216C3E">
              <w:rPr>
                <w:rFonts w:ascii="Times New Roman" w:eastAsia="Times New Roman" w:hAnsi="Times New Roman" w:cs="Times New Roman"/>
                <w:color w:val="000000"/>
              </w:rPr>
              <w:t>troke</w:t>
            </w:r>
          </w:p>
        </w:tc>
        <w:tc>
          <w:tcPr>
            <w:tcW w:w="1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53C580" w14:textId="77777777" w:rsidR="00CF37B0" w:rsidRPr="00C9627D" w:rsidRDefault="00CF37B0" w:rsidP="00CA09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78.0</w:t>
            </w: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CC9E11" w14:textId="77777777" w:rsidR="00CF37B0" w:rsidRPr="00C9627D" w:rsidRDefault="00CF37B0" w:rsidP="00CA09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74.8 - 80.9</w:t>
            </w:r>
          </w:p>
        </w:tc>
      </w:tr>
      <w:tr w:rsidR="00CF37B0" w:rsidRPr="00216C3E" w14:paraId="31908BF0" w14:textId="77777777" w:rsidTr="00CA09D8">
        <w:trPr>
          <w:trHeight w:val="300"/>
        </w:trPr>
        <w:tc>
          <w:tcPr>
            <w:tcW w:w="6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DB498" w14:textId="77777777" w:rsidR="00CF37B0" w:rsidRPr="00216C3E" w:rsidRDefault="00CF37B0" w:rsidP="00CA09D8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Associated with h</w:t>
            </w:r>
            <w:r w:rsidRPr="00216C3E">
              <w:rPr>
                <w:rFonts w:ascii="Times New Roman" w:eastAsia="Times New Roman" w:hAnsi="Times New Roman" w:cs="Times New Roman"/>
                <w:color w:val="000000"/>
              </w:rPr>
              <w:t>eart disease</w:t>
            </w:r>
          </w:p>
        </w:tc>
        <w:tc>
          <w:tcPr>
            <w:tcW w:w="1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E5EB81" w14:textId="054E5FBA" w:rsidR="00CF37B0" w:rsidRPr="00C9627D" w:rsidRDefault="00CF37B0" w:rsidP="00CA09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74.</w:t>
            </w:r>
            <w:r w:rsidR="001235A8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88AE38" w14:textId="43A35F3B" w:rsidR="00CF37B0" w:rsidRPr="00C9627D" w:rsidRDefault="00CF37B0" w:rsidP="00CA09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70</w:t>
            </w:r>
            <w:r w:rsidR="001235A8">
              <w:rPr>
                <w:rFonts w:ascii="Times New Roman" w:hAnsi="Times New Roman" w:cs="Times New Roman"/>
                <w:color w:val="000000"/>
              </w:rPr>
              <w:t>.9</w:t>
            </w:r>
            <w:r w:rsidRPr="00C9627D">
              <w:rPr>
                <w:rFonts w:ascii="Times New Roman" w:hAnsi="Times New Roman" w:cs="Times New Roman"/>
                <w:color w:val="000000"/>
              </w:rPr>
              <w:t xml:space="preserve"> - 77.</w:t>
            </w:r>
            <w:r w:rsidR="001235A8">
              <w:rPr>
                <w:rFonts w:ascii="Times New Roman" w:hAnsi="Times New Roman" w:cs="Times New Roman"/>
                <w:color w:val="000000"/>
              </w:rPr>
              <w:t>4</w:t>
            </w:r>
          </w:p>
        </w:tc>
      </w:tr>
      <w:tr w:rsidR="00CF37B0" w:rsidRPr="00216C3E" w14:paraId="708CC20A" w14:textId="77777777" w:rsidTr="00CA09D8">
        <w:trPr>
          <w:trHeight w:val="300"/>
        </w:trPr>
        <w:tc>
          <w:tcPr>
            <w:tcW w:w="6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5537C1" w14:textId="77777777" w:rsidR="00CF37B0" w:rsidRDefault="00CF37B0" w:rsidP="00CA09D8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Not associated with high blood sugar</w:t>
            </w:r>
          </w:p>
        </w:tc>
        <w:tc>
          <w:tcPr>
            <w:tcW w:w="1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48981F" w14:textId="45E0597F" w:rsidR="00CF37B0" w:rsidRPr="00C9627D" w:rsidRDefault="00CF37B0" w:rsidP="00CA09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61.</w:t>
            </w:r>
            <w:r w:rsidR="001235A8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0088CC" w14:textId="068F38B2" w:rsidR="00CF37B0" w:rsidRPr="00C9627D" w:rsidRDefault="00CF37B0" w:rsidP="00CA09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57.</w:t>
            </w:r>
            <w:r w:rsidR="001235A8">
              <w:rPr>
                <w:rFonts w:ascii="Times New Roman" w:hAnsi="Times New Roman" w:cs="Times New Roman"/>
                <w:color w:val="000000"/>
              </w:rPr>
              <w:t>6</w:t>
            </w:r>
            <w:r w:rsidRPr="00C9627D">
              <w:rPr>
                <w:rFonts w:ascii="Times New Roman" w:hAnsi="Times New Roman" w:cs="Times New Roman"/>
                <w:color w:val="000000"/>
              </w:rPr>
              <w:t xml:space="preserve"> – 6</w:t>
            </w:r>
            <w:r w:rsidR="001235A8">
              <w:rPr>
                <w:rFonts w:ascii="Times New Roman" w:hAnsi="Times New Roman" w:cs="Times New Roman"/>
                <w:color w:val="000000"/>
              </w:rPr>
              <w:t>5.2</w:t>
            </w:r>
          </w:p>
        </w:tc>
      </w:tr>
      <w:tr w:rsidR="00DF2413" w:rsidRPr="00216C3E" w14:paraId="0CE7CA70" w14:textId="77777777" w:rsidTr="00C9627D">
        <w:trPr>
          <w:trHeight w:val="300"/>
        </w:trPr>
        <w:tc>
          <w:tcPr>
            <w:tcW w:w="6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059DB" w14:textId="77777777" w:rsidR="00DF2413" w:rsidRPr="00216C3E" w:rsidRDefault="00DF2413" w:rsidP="00DF24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216C3E">
              <w:rPr>
                <w:rFonts w:ascii="Times New Roman" w:eastAsia="Times New Roman" w:hAnsi="Times New Roman" w:cs="Times New Roman"/>
                <w:color w:val="000000"/>
              </w:rPr>
              <w:t>Knows that salt contains sodium</w:t>
            </w:r>
          </w:p>
        </w:tc>
        <w:tc>
          <w:tcPr>
            <w:tcW w:w="1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A3EEF1" w14:textId="5270C54E" w:rsidR="00DF2413" w:rsidRPr="00C9627D" w:rsidRDefault="00DF2413" w:rsidP="00C962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59.</w:t>
            </w:r>
            <w:r w:rsidR="00BA2B06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258DC" w14:textId="550F423E" w:rsidR="00DF2413" w:rsidRPr="00C9627D" w:rsidRDefault="00DF2413" w:rsidP="00C962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55.</w:t>
            </w:r>
            <w:r w:rsidR="00BA2B06">
              <w:rPr>
                <w:rFonts w:ascii="Times New Roman" w:hAnsi="Times New Roman" w:cs="Times New Roman"/>
                <w:color w:val="000000"/>
              </w:rPr>
              <w:t>3</w:t>
            </w:r>
            <w:r w:rsidRPr="00C9627D">
              <w:rPr>
                <w:rFonts w:ascii="Times New Roman" w:hAnsi="Times New Roman" w:cs="Times New Roman"/>
                <w:color w:val="000000"/>
              </w:rPr>
              <w:t xml:space="preserve"> - 62.</w:t>
            </w:r>
            <w:r w:rsidR="00BA2B06">
              <w:rPr>
                <w:rFonts w:ascii="Times New Roman" w:hAnsi="Times New Roman" w:cs="Times New Roman"/>
                <w:color w:val="000000"/>
              </w:rPr>
              <w:t>9</w:t>
            </w:r>
          </w:p>
        </w:tc>
      </w:tr>
      <w:tr w:rsidR="00DF2413" w:rsidRPr="00216C3E" w14:paraId="09450E39" w14:textId="77777777" w:rsidTr="00C9627D">
        <w:trPr>
          <w:trHeight w:val="300"/>
        </w:trPr>
        <w:tc>
          <w:tcPr>
            <w:tcW w:w="6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DEE59" w14:textId="77777777" w:rsidR="00DF2413" w:rsidRPr="00216C3E" w:rsidRDefault="00DF2413" w:rsidP="00DF24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216C3E">
              <w:rPr>
                <w:rFonts w:ascii="Times New Roman" w:eastAsia="Times New Roman" w:hAnsi="Times New Roman" w:cs="Times New Roman"/>
                <w:color w:val="000000"/>
              </w:rPr>
              <w:t>Knows the recommended daily salt intake</w:t>
            </w:r>
          </w:p>
        </w:tc>
        <w:tc>
          <w:tcPr>
            <w:tcW w:w="1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BDA6FF" w14:textId="6B69E220" w:rsidR="00DF2413" w:rsidRPr="00C9627D" w:rsidRDefault="00DF2413" w:rsidP="00C962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3</w:t>
            </w:r>
            <w:r w:rsidR="004C600A">
              <w:rPr>
                <w:rFonts w:ascii="Times New Roman" w:hAnsi="Times New Roman" w:cs="Times New Roman"/>
                <w:color w:val="000000"/>
              </w:rPr>
              <w:t>2.1</w:t>
            </w: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BC563C" w14:textId="3F99FCE1" w:rsidR="00DF2413" w:rsidRPr="00C9627D" w:rsidRDefault="00DF2413" w:rsidP="00C962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28.</w:t>
            </w:r>
            <w:r w:rsidR="004C600A">
              <w:rPr>
                <w:rFonts w:ascii="Times New Roman" w:hAnsi="Times New Roman" w:cs="Times New Roman"/>
                <w:color w:val="000000"/>
              </w:rPr>
              <w:t>6</w:t>
            </w:r>
            <w:r w:rsidRPr="00C9627D">
              <w:rPr>
                <w:rFonts w:ascii="Times New Roman" w:hAnsi="Times New Roman" w:cs="Times New Roman"/>
                <w:color w:val="000000"/>
              </w:rPr>
              <w:t xml:space="preserve"> - 35.</w:t>
            </w:r>
            <w:r w:rsidR="004C600A">
              <w:rPr>
                <w:rFonts w:ascii="Times New Roman" w:hAnsi="Times New Roman" w:cs="Times New Roman"/>
                <w:color w:val="000000"/>
              </w:rPr>
              <w:t>8</w:t>
            </w:r>
          </w:p>
        </w:tc>
      </w:tr>
      <w:tr w:rsidR="00DF2413" w:rsidRPr="00216C3E" w14:paraId="3B1C443E" w14:textId="77777777" w:rsidTr="00C9627D">
        <w:trPr>
          <w:trHeight w:val="300"/>
        </w:trPr>
        <w:tc>
          <w:tcPr>
            <w:tcW w:w="6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F4CB1" w14:textId="77777777" w:rsidR="00DF2413" w:rsidRPr="00216C3E" w:rsidRDefault="00DF2413" w:rsidP="00DF24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216C3E">
              <w:rPr>
                <w:rFonts w:ascii="Times New Roman" w:eastAsia="Times New Roman" w:hAnsi="Times New Roman" w:cs="Times New Roman"/>
                <w:color w:val="000000"/>
              </w:rPr>
              <w:t>Knows the recommended daily sodium intake</w:t>
            </w:r>
          </w:p>
        </w:tc>
        <w:tc>
          <w:tcPr>
            <w:tcW w:w="1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DEDAE" w14:textId="34D9BEBE" w:rsidR="00DF2413" w:rsidRPr="00C9627D" w:rsidRDefault="00DF2413" w:rsidP="00C962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16.8</w:t>
            </w: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43FBB6" w14:textId="08CB59D4" w:rsidR="00DF2413" w:rsidRPr="00C9627D" w:rsidRDefault="00DF2413" w:rsidP="00C962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14.2 - 19.</w:t>
            </w:r>
            <w:r w:rsidR="004C600A">
              <w:rPr>
                <w:rFonts w:ascii="Times New Roman" w:hAnsi="Times New Roman" w:cs="Times New Roman"/>
                <w:color w:val="000000"/>
              </w:rPr>
              <w:t>9</w:t>
            </w:r>
          </w:p>
        </w:tc>
      </w:tr>
      <w:tr w:rsidR="00926AB8" w:rsidRPr="00216C3E" w14:paraId="1B882D52" w14:textId="77777777" w:rsidTr="00CA09D8">
        <w:trPr>
          <w:trHeight w:val="300"/>
        </w:trPr>
        <w:tc>
          <w:tcPr>
            <w:tcW w:w="6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BAB6F" w14:textId="77777777" w:rsidR="00926AB8" w:rsidRPr="00216C3E" w:rsidRDefault="00926AB8" w:rsidP="00CA09D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216C3E">
              <w:rPr>
                <w:rFonts w:ascii="Times New Roman" w:eastAsia="Times New Roman" w:hAnsi="Times New Roman" w:cs="Times New Roman"/>
                <w:color w:val="000000"/>
              </w:rPr>
              <w:t>Knows that specialty salts are not healthier than table salt</w:t>
            </w:r>
          </w:p>
        </w:tc>
        <w:tc>
          <w:tcPr>
            <w:tcW w:w="1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9C9C37" w14:textId="7F31D72D" w:rsidR="00926AB8" w:rsidRPr="00C9627D" w:rsidRDefault="00926AB8" w:rsidP="00CA09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10.</w:t>
            </w:r>
            <w:r w:rsidR="003B4F02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21AA1E" w14:textId="52CB3A18" w:rsidR="00926AB8" w:rsidRPr="00C9627D" w:rsidRDefault="00926AB8" w:rsidP="00CA09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8.</w:t>
            </w:r>
            <w:r w:rsidR="003B4F02">
              <w:rPr>
                <w:rFonts w:ascii="Times New Roman" w:hAnsi="Times New Roman" w:cs="Times New Roman"/>
                <w:color w:val="000000"/>
              </w:rPr>
              <w:t>2</w:t>
            </w:r>
            <w:r w:rsidRPr="00C9627D">
              <w:rPr>
                <w:rFonts w:ascii="Times New Roman" w:hAnsi="Times New Roman" w:cs="Times New Roman"/>
                <w:color w:val="000000"/>
              </w:rPr>
              <w:t xml:space="preserve"> - 12.</w:t>
            </w:r>
            <w:r w:rsidR="003B4F02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926AB8" w:rsidRPr="00216C3E" w14:paraId="3A7121B7" w14:textId="77777777" w:rsidTr="00CA09D8">
        <w:trPr>
          <w:trHeight w:val="300"/>
        </w:trPr>
        <w:tc>
          <w:tcPr>
            <w:tcW w:w="6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3F7655" w14:textId="77777777" w:rsidR="00926AB8" w:rsidRPr="00216C3E" w:rsidRDefault="00926AB8" w:rsidP="00CA09D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216C3E">
              <w:rPr>
                <w:rFonts w:ascii="Times New Roman" w:eastAsia="Times New Roman" w:hAnsi="Times New Roman" w:cs="Times New Roman"/>
                <w:color w:val="000000"/>
              </w:rPr>
              <w:t>Knows that sodium intake cannot be reduced by using chicken stock powder</w:t>
            </w:r>
          </w:p>
        </w:tc>
        <w:tc>
          <w:tcPr>
            <w:tcW w:w="1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AB8905" w14:textId="3594CF27" w:rsidR="00926AB8" w:rsidRPr="00C9627D" w:rsidRDefault="00926AB8" w:rsidP="00CA09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38.</w:t>
            </w:r>
            <w:r w:rsidR="003B4F02">
              <w:rPr>
                <w:rFonts w:ascii="Times New Roman" w:hAnsi="Times New Roman" w:cs="Times New Roman"/>
                <w:color w:val="000000"/>
              </w:rPr>
              <w:t>8</w:t>
            </w: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B48578" w14:textId="152CE394" w:rsidR="00926AB8" w:rsidRPr="00C9627D" w:rsidRDefault="00926AB8" w:rsidP="00CA09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35.3 - 42.</w:t>
            </w:r>
            <w:r w:rsidR="003B4F02">
              <w:rPr>
                <w:rFonts w:ascii="Times New Roman" w:hAnsi="Times New Roman" w:cs="Times New Roman"/>
                <w:color w:val="000000"/>
              </w:rPr>
              <w:t>5</w:t>
            </w:r>
          </w:p>
        </w:tc>
      </w:tr>
      <w:tr w:rsidR="00926AB8" w:rsidRPr="00216C3E" w14:paraId="28F65826" w14:textId="77777777" w:rsidTr="00CA09D8">
        <w:trPr>
          <w:trHeight w:val="300"/>
        </w:trPr>
        <w:tc>
          <w:tcPr>
            <w:tcW w:w="6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72A25" w14:textId="77777777" w:rsidR="00926AB8" w:rsidRPr="00216C3E" w:rsidRDefault="00926AB8" w:rsidP="00CA09D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216C3E">
              <w:rPr>
                <w:rFonts w:ascii="Times New Roman" w:eastAsia="Times New Roman" w:hAnsi="Times New Roman" w:cs="Times New Roman"/>
                <w:color w:val="000000"/>
              </w:rPr>
              <w:t>Knows that drinking water does not neutralise sodium intake from diet</w:t>
            </w:r>
          </w:p>
        </w:tc>
        <w:tc>
          <w:tcPr>
            <w:tcW w:w="1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889DE9" w14:textId="63378324" w:rsidR="00926AB8" w:rsidRPr="00C9627D" w:rsidRDefault="00926AB8" w:rsidP="00CA09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23.</w:t>
            </w:r>
            <w:r w:rsidR="001A6B50">
              <w:rPr>
                <w:rFonts w:ascii="Times New Roman" w:hAnsi="Times New Roman" w:cs="Times New Roman"/>
                <w:color w:val="000000"/>
              </w:rPr>
              <w:t>6</w:t>
            </w: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1EF6FE" w14:textId="71A64C90" w:rsidR="00926AB8" w:rsidRPr="00C9627D" w:rsidRDefault="00926AB8" w:rsidP="00CA09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20.</w:t>
            </w:r>
            <w:r w:rsidR="001A6B50">
              <w:rPr>
                <w:rFonts w:ascii="Times New Roman" w:hAnsi="Times New Roman" w:cs="Times New Roman"/>
                <w:color w:val="000000"/>
              </w:rPr>
              <w:t>7</w:t>
            </w:r>
            <w:r w:rsidRPr="00C9627D">
              <w:rPr>
                <w:rFonts w:ascii="Times New Roman" w:hAnsi="Times New Roman" w:cs="Times New Roman"/>
                <w:color w:val="000000"/>
              </w:rPr>
              <w:t xml:space="preserve"> - 26.</w:t>
            </w:r>
            <w:r w:rsidR="001A6B50">
              <w:rPr>
                <w:rFonts w:ascii="Times New Roman" w:hAnsi="Times New Roman" w:cs="Times New Roman"/>
                <w:color w:val="000000"/>
              </w:rPr>
              <w:t>8</w:t>
            </w:r>
          </w:p>
        </w:tc>
      </w:tr>
      <w:tr w:rsidR="00DF2413" w:rsidRPr="00216C3E" w14:paraId="7A76D388" w14:textId="77777777" w:rsidTr="00C9627D">
        <w:trPr>
          <w:trHeight w:val="300"/>
        </w:trPr>
        <w:tc>
          <w:tcPr>
            <w:tcW w:w="6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4FC14" w14:textId="77777777" w:rsidR="00DF2413" w:rsidRPr="00216C3E" w:rsidRDefault="00DF2413" w:rsidP="00DF24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216C3E">
              <w:rPr>
                <w:rFonts w:ascii="Times New Roman" w:eastAsia="Times New Roman" w:hAnsi="Times New Roman" w:cs="Times New Roman"/>
                <w:color w:val="000000"/>
              </w:rPr>
              <w:t>No. of high sodium sources identified (</w:t>
            </w:r>
            <w:r w:rsidRPr="00216C3E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n </w:t>
            </w:r>
            <w:r w:rsidRPr="00216C3E">
              <w:rPr>
                <w:rFonts w:ascii="Times New Roman" w:eastAsia="Times New Roman" w:hAnsi="Times New Roman" w:cs="Times New Roman"/>
                <w:color w:val="000000"/>
              </w:rPr>
              <w:t>= 13 items in total):</w:t>
            </w:r>
          </w:p>
        </w:tc>
        <w:tc>
          <w:tcPr>
            <w:tcW w:w="1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4778A9" w14:textId="77777777" w:rsidR="00DF2413" w:rsidRPr="00C9627D" w:rsidRDefault="00DF2413" w:rsidP="00C962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ECCCBA" w14:textId="77777777" w:rsidR="00DF2413" w:rsidRPr="00C9627D" w:rsidRDefault="00DF2413" w:rsidP="00C962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DF2413" w:rsidRPr="00216C3E" w14:paraId="6D672A15" w14:textId="77777777" w:rsidTr="00C9627D">
        <w:trPr>
          <w:trHeight w:val="300"/>
        </w:trPr>
        <w:tc>
          <w:tcPr>
            <w:tcW w:w="6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E120D" w14:textId="77777777" w:rsidR="00DF2413" w:rsidRPr="00216C3E" w:rsidRDefault="00DF2413" w:rsidP="00DF2413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216C3E">
              <w:rPr>
                <w:rFonts w:ascii="Times New Roman" w:eastAsia="Times New Roman" w:hAnsi="Times New Roman" w:cs="Times New Roman"/>
                <w:color w:val="000000"/>
              </w:rPr>
              <w:t>0 to 3</w:t>
            </w:r>
          </w:p>
        </w:tc>
        <w:tc>
          <w:tcPr>
            <w:tcW w:w="1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274A20" w14:textId="49F7DC15" w:rsidR="00DF2413" w:rsidRPr="00C9627D" w:rsidRDefault="00DF2413" w:rsidP="00C962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8.</w:t>
            </w:r>
            <w:r w:rsidR="001A6B50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537975" w14:textId="69F35BA9" w:rsidR="00DF2413" w:rsidRPr="00C9627D" w:rsidRDefault="00DF2413" w:rsidP="00C962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6.</w:t>
            </w:r>
            <w:r w:rsidR="001A6B50">
              <w:rPr>
                <w:rFonts w:ascii="Times New Roman" w:hAnsi="Times New Roman" w:cs="Times New Roman"/>
                <w:color w:val="000000"/>
              </w:rPr>
              <w:t>5</w:t>
            </w:r>
            <w:r w:rsidRPr="00C9627D">
              <w:rPr>
                <w:rFonts w:ascii="Times New Roman" w:hAnsi="Times New Roman" w:cs="Times New Roman"/>
                <w:color w:val="000000"/>
              </w:rPr>
              <w:t xml:space="preserve"> - 11.</w:t>
            </w:r>
            <w:r w:rsidR="001A6B50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DF2413" w:rsidRPr="00216C3E" w14:paraId="15E7B674" w14:textId="77777777" w:rsidTr="00C9627D">
        <w:trPr>
          <w:trHeight w:val="300"/>
        </w:trPr>
        <w:tc>
          <w:tcPr>
            <w:tcW w:w="6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66AC1" w14:textId="77777777" w:rsidR="00DF2413" w:rsidRPr="00216C3E" w:rsidRDefault="00DF2413" w:rsidP="00DF2413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216C3E">
              <w:rPr>
                <w:rFonts w:ascii="Times New Roman" w:eastAsia="Times New Roman" w:hAnsi="Times New Roman" w:cs="Times New Roman"/>
                <w:color w:val="000000"/>
              </w:rPr>
              <w:t>4 to 8</w:t>
            </w:r>
          </w:p>
        </w:tc>
        <w:tc>
          <w:tcPr>
            <w:tcW w:w="1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FA4328" w14:textId="059C4316" w:rsidR="00DF2413" w:rsidRPr="00C9627D" w:rsidRDefault="00DF2413" w:rsidP="00C962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42.</w:t>
            </w:r>
            <w:r w:rsidR="001A6B50">
              <w:rPr>
                <w:rFonts w:ascii="Times New Roman" w:hAnsi="Times New Roman" w:cs="Times New Roman"/>
                <w:color w:val="000000"/>
              </w:rPr>
              <w:t>7</w:t>
            </w: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EF3598" w14:textId="4BB2D420" w:rsidR="00DF2413" w:rsidRPr="00C9627D" w:rsidRDefault="00DF2413" w:rsidP="00C962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38.</w:t>
            </w:r>
            <w:r w:rsidR="001A6B50">
              <w:rPr>
                <w:rFonts w:ascii="Times New Roman" w:hAnsi="Times New Roman" w:cs="Times New Roman"/>
                <w:color w:val="000000"/>
              </w:rPr>
              <w:t>9</w:t>
            </w:r>
            <w:r w:rsidRPr="00C9627D">
              <w:rPr>
                <w:rFonts w:ascii="Times New Roman" w:hAnsi="Times New Roman" w:cs="Times New Roman"/>
                <w:color w:val="000000"/>
              </w:rPr>
              <w:t xml:space="preserve"> - 46.</w:t>
            </w:r>
            <w:r w:rsidR="001A6B50">
              <w:rPr>
                <w:rFonts w:ascii="Times New Roman" w:hAnsi="Times New Roman" w:cs="Times New Roman"/>
                <w:color w:val="000000"/>
              </w:rPr>
              <w:t>6</w:t>
            </w:r>
          </w:p>
        </w:tc>
      </w:tr>
      <w:tr w:rsidR="00DF2413" w:rsidRPr="00216C3E" w14:paraId="6E512522" w14:textId="77777777" w:rsidTr="00C9627D">
        <w:trPr>
          <w:trHeight w:val="300"/>
        </w:trPr>
        <w:tc>
          <w:tcPr>
            <w:tcW w:w="6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F3663" w14:textId="77777777" w:rsidR="00DF2413" w:rsidRPr="00216C3E" w:rsidRDefault="00DF2413" w:rsidP="00DF2413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216C3E">
              <w:rPr>
                <w:rFonts w:ascii="Times New Roman" w:eastAsia="Times New Roman" w:hAnsi="Times New Roman" w:cs="Times New Roman"/>
                <w:color w:val="000000"/>
              </w:rPr>
              <w:t>9 to 13</w:t>
            </w:r>
          </w:p>
        </w:tc>
        <w:tc>
          <w:tcPr>
            <w:tcW w:w="1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66148" w14:textId="1403D358" w:rsidR="00DF2413" w:rsidRPr="00C9627D" w:rsidRDefault="00DF2413" w:rsidP="00C962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48.</w:t>
            </w:r>
            <w:r w:rsidR="001A6B50">
              <w:rPr>
                <w:rFonts w:ascii="Times New Roman" w:hAnsi="Times New Roman" w:cs="Times New Roman"/>
                <w:color w:val="000000"/>
              </w:rPr>
              <w:t>7</w:t>
            </w: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2F07F5" w14:textId="64BDC587" w:rsidR="00DF2413" w:rsidRPr="00C9627D" w:rsidRDefault="00DF2413" w:rsidP="00C962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4</w:t>
            </w:r>
            <w:r w:rsidR="001A6B50">
              <w:rPr>
                <w:rFonts w:ascii="Times New Roman" w:hAnsi="Times New Roman" w:cs="Times New Roman"/>
                <w:color w:val="000000"/>
              </w:rPr>
              <w:t>4.9</w:t>
            </w:r>
            <w:r w:rsidRPr="00C9627D">
              <w:rPr>
                <w:rFonts w:ascii="Times New Roman" w:hAnsi="Times New Roman" w:cs="Times New Roman"/>
                <w:color w:val="000000"/>
              </w:rPr>
              <w:t xml:space="preserve"> - 52.</w:t>
            </w:r>
            <w:r w:rsidR="001A6B50">
              <w:rPr>
                <w:rFonts w:ascii="Times New Roman" w:hAnsi="Times New Roman" w:cs="Times New Roman"/>
                <w:color w:val="000000"/>
              </w:rPr>
              <w:t>6</w:t>
            </w:r>
          </w:p>
        </w:tc>
      </w:tr>
      <w:tr w:rsidR="005D2F9C" w:rsidRPr="00216C3E" w14:paraId="0F730B03" w14:textId="77777777" w:rsidTr="00C9627D">
        <w:trPr>
          <w:trHeight w:val="300"/>
        </w:trPr>
        <w:tc>
          <w:tcPr>
            <w:tcW w:w="6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B7427" w14:textId="77777777" w:rsidR="005D2F9C" w:rsidRPr="00216C3E" w:rsidRDefault="005D2F9C" w:rsidP="005D2F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B3DC86" w14:textId="77777777" w:rsidR="005D2F9C" w:rsidRPr="00C9627D" w:rsidRDefault="005D2F9C" w:rsidP="00C962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1FF126" w14:textId="77777777" w:rsidR="005D2F9C" w:rsidRPr="00C9627D" w:rsidRDefault="005D2F9C" w:rsidP="00C962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D2F9C" w:rsidRPr="00216C3E" w14:paraId="34FCB340" w14:textId="77777777" w:rsidTr="00C9627D">
        <w:trPr>
          <w:trHeight w:val="300"/>
        </w:trPr>
        <w:tc>
          <w:tcPr>
            <w:tcW w:w="6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A1B26" w14:textId="77777777" w:rsidR="005D2F9C" w:rsidRPr="00216C3E" w:rsidRDefault="005D2F9C" w:rsidP="005D2F9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</w:rPr>
            </w:pPr>
            <w:r w:rsidRPr="00216C3E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</w:rPr>
              <w:t>Exploratory questions</w:t>
            </w:r>
          </w:p>
        </w:tc>
        <w:tc>
          <w:tcPr>
            <w:tcW w:w="1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706F53" w14:textId="77777777" w:rsidR="005D2F9C" w:rsidRPr="00C9627D" w:rsidRDefault="005D2F9C" w:rsidP="00C962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6B99EB" w14:textId="77777777" w:rsidR="005D2F9C" w:rsidRPr="00C9627D" w:rsidRDefault="005D2F9C" w:rsidP="00C962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C9627D" w:rsidRPr="00216C3E" w14:paraId="7B0EE43F" w14:textId="77777777" w:rsidTr="00C9627D">
        <w:trPr>
          <w:trHeight w:val="300"/>
        </w:trPr>
        <w:tc>
          <w:tcPr>
            <w:tcW w:w="6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1CE41" w14:textId="77777777" w:rsidR="00C9627D" w:rsidRPr="00216C3E" w:rsidRDefault="00C9627D" w:rsidP="005D2F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216C3E">
              <w:rPr>
                <w:rFonts w:ascii="Times New Roman" w:eastAsia="Times New Roman" w:hAnsi="Times New Roman" w:cs="Times New Roman"/>
                <w:color w:val="000000"/>
              </w:rPr>
              <w:t>Perceived main source of sodium in diet</w:t>
            </w:r>
          </w:p>
        </w:tc>
        <w:tc>
          <w:tcPr>
            <w:tcW w:w="1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524AF9" w14:textId="77777777" w:rsidR="00C9627D" w:rsidRPr="00C9627D" w:rsidRDefault="00C9627D" w:rsidP="00C962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D7560C9" w14:textId="25239D32" w:rsidR="00C9627D" w:rsidRPr="00C9627D" w:rsidRDefault="00C9627D" w:rsidP="00C962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C9627D" w:rsidRPr="00216C3E" w14:paraId="06409254" w14:textId="77777777" w:rsidTr="00C9627D">
        <w:trPr>
          <w:trHeight w:val="300"/>
        </w:trPr>
        <w:tc>
          <w:tcPr>
            <w:tcW w:w="666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572DF1" w14:textId="77777777" w:rsidR="00C9627D" w:rsidRPr="00216C3E" w:rsidRDefault="00C9627D" w:rsidP="00C9627D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216C3E">
              <w:rPr>
                <w:rFonts w:ascii="Times New Roman" w:eastAsia="Times New Roman" w:hAnsi="Times New Roman" w:cs="Times New Roman"/>
                <w:color w:val="000000"/>
              </w:rPr>
              <w:t xml:space="preserve">Canned or processed foods (e.g., fish ball, fish cakes, luncheon meat, </w:t>
            </w:r>
            <w:r w:rsidRPr="00216C3E">
              <w:rPr>
                <w:rFonts w:ascii="Times New Roman" w:eastAsia="Times New Roman" w:hAnsi="Times New Roman" w:cs="Times New Roman"/>
                <w:color w:val="000000"/>
              </w:rPr>
              <w:br/>
              <w:t xml:space="preserve">     hotdogs)</w:t>
            </w:r>
          </w:p>
        </w:tc>
        <w:tc>
          <w:tcPr>
            <w:tcW w:w="139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C8A1D23" w14:textId="509760D7" w:rsidR="00C9627D" w:rsidRPr="00C9627D" w:rsidRDefault="00C9627D" w:rsidP="00C962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34.</w:t>
            </w:r>
            <w:r w:rsidR="00F27B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177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8CB675" w14:textId="558E4134" w:rsidR="00C9627D" w:rsidRPr="00C9627D" w:rsidRDefault="00C9627D" w:rsidP="00C962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30.9 - 38.2</w:t>
            </w:r>
          </w:p>
        </w:tc>
      </w:tr>
      <w:tr w:rsidR="00C9627D" w:rsidRPr="00216C3E" w14:paraId="6209B4AF" w14:textId="77777777" w:rsidTr="00C9627D">
        <w:trPr>
          <w:trHeight w:val="300"/>
        </w:trPr>
        <w:tc>
          <w:tcPr>
            <w:tcW w:w="6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56D050" w14:textId="77777777" w:rsidR="00C9627D" w:rsidRPr="00216C3E" w:rsidRDefault="00C9627D" w:rsidP="00C9627D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216C3E">
              <w:rPr>
                <w:rFonts w:ascii="Times New Roman" w:eastAsia="Times New Roman" w:hAnsi="Times New Roman" w:cs="Times New Roman"/>
                <w:color w:val="000000"/>
              </w:rPr>
              <w:t xml:space="preserve">Sodium from sauces and seasonings (e.g., salt, soy sauce, MSG, </w:t>
            </w:r>
            <w:r w:rsidRPr="00216C3E">
              <w:rPr>
                <w:rFonts w:ascii="Times New Roman" w:eastAsia="Times New Roman" w:hAnsi="Times New Roman" w:cs="Times New Roman"/>
                <w:color w:val="000000"/>
              </w:rPr>
              <w:br/>
              <w:t xml:space="preserve">     ketchup, chilli sauce) added </w:t>
            </w:r>
            <w:r w:rsidRPr="00216C3E">
              <w:rPr>
                <w:rFonts w:ascii="Times New Roman" w:eastAsia="Times New Roman" w:hAnsi="Times New Roman" w:cs="Times New Roman"/>
                <w:color w:val="000000"/>
                <w:u w:val="single"/>
              </w:rPr>
              <w:t>during cooking</w:t>
            </w:r>
          </w:p>
        </w:tc>
        <w:tc>
          <w:tcPr>
            <w:tcW w:w="1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826B66" w14:textId="33B71438" w:rsidR="00C9627D" w:rsidRPr="00C9627D" w:rsidRDefault="00C9627D" w:rsidP="00C962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28.5</w:t>
            </w: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5EF5D4" w14:textId="47968CDC" w:rsidR="00C9627D" w:rsidRPr="00C9627D" w:rsidRDefault="00C9627D" w:rsidP="00C962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25.2 - 31.9</w:t>
            </w:r>
          </w:p>
        </w:tc>
      </w:tr>
      <w:tr w:rsidR="00C9627D" w:rsidRPr="00216C3E" w14:paraId="3006730A" w14:textId="77777777" w:rsidTr="00C9627D">
        <w:trPr>
          <w:trHeight w:val="300"/>
        </w:trPr>
        <w:tc>
          <w:tcPr>
            <w:tcW w:w="6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A0F1DD" w14:textId="77777777" w:rsidR="00C9627D" w:rsidRPr="00216C3E" w:rsidRDefault="00C9627D" w:rsidP="00C9627D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216C3E">
              <w:rPr>
                <w:rFonts w:ascii="Times New Roman" w:eastAsia="Times New Roman" w:hAnsi="Times New Roman" w:cs="Times New Roman"/>
                <w:color w:val="000000"/>
              </w:rPr>
              <w:t>Restaurant/ take-away foods</w:t>
            </w:r>
          </w:p>
        </w:tc>
        <w:tc>
          <w:tcPr>
            <w:tcW w:w="1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6B78C3" w14:textId="1872EBD9" w:rsidR="00C9627D" w:rsidRPr="00C9627D" w:rsidRDefault="00C9627D" w:rsidP="00C962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20.2</w:t>
            </w: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04A3A3" w14:textId="0C4B86F4" w:rsidR="00C9627D" w:rsidRPr="00C9627D" w:rsidRDefault="00C9627D" w:rsidP="00C962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17.4 - 23.</w:t>
            </w:r>
            <w:r w:rsidR="00292BB2">
              <w:rPr>
                <w:rFonts w:ascii="Times New Roman" w:hAnsi="Times New Roman" w:cs="Times New Roman"/>
                <w:color w:val="000000"/>
              </w:rPr>
              <w:t>3</w:t>
            </w:r>
          </w:p>
        </w:tc>
      </w:tr>
      <w:tr w:rsidR="00C9627D" w:rsidRPr="00216C3E" w14:paraId="7DA46AB1" w14:textId="77777777" w:rsidTr="00C9627D">
        <w:trPr>
          <w:trHeight w:val="300"/>
        </w:trPr>
        <w:tc>
          <w:tcPr>
            <w:tcW w:w="6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D29398" w14:textId="77777777" w:rsidR="00C9627D" w:rsidRPr="00216C3E" w:rsidRDefault="00C9627D" w:rsidP="00C9627D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216C3E">
              <w:rPr>
                <w:rFonts w:ascii="Times New Roman" w:eastAsia="Times New Roman" w:hAnsi="Times New Roman" w:cs="Times New Roman"/>
                <w:color w:val="000000"/>
              </w:rPr>
              <w:t xml:space="preserve">Sodium from sauces and seasonings (e.g., salt, soy sauce, MSG, </w:t>
            </w:r>
            <w:r w:rsidRPr="00216C3E">
              <w:rPr>
                <w:rFonts w:ascii="Times New Roman" w:eastAsia="Times New Roman" w:hAnsi="Times New Roman" w:cs="Times New Roman"/>
                <w:color w:val="000000"/>
              </w:rPr>
              <w:br/>
              <w:t xml:space="preserve">     ketchup, chilli sauce) added </w:t>
            </w:r>
            <w:r w:rsidRPr="00216C3E">
              <w:rPr>
                <w:rFonts w:ascii="Times New Roman" w:eastAsia="Times New Roman" w:hAnsi="Times New Roman" w:cs="Times New Roman"/>
                <w:color w:val="000000"/>
                <w:u w:val="single"/>
              </w:rPr>
              <w:t>while eating</w:t>
            </w:r>
          </w:p>
        </w:tc>
        <w:tc>
          <w:tcPr>
            <w:tcW w:w="1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7526C8" w14:textId="12362A9E" w:rsidR="00C9627D" w:rsidRPr="00C9627D" w:rsidRDefault="00C9627D" w:rsidP="00C962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12.6</w:t>
            </w: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5D842C" w14:textId="3955407D" w:rsidR="00C9627D" w:rsidRPr="00C9627D" w:rsidRDefault="00292BB2" w:rsidP="00C962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10.0</w:t>
            </w:r>
            <w:r w:rsidR="00C9627D" w:rsidRPr="00C9627D">
              <w:rPr>
                <w:rFonts w:ascii="Times New Roman" w:hAnsi="Times New Roman" w:cs="Times New Roman"/>
                <w:color w:val="000000"/>
              </w:rPr>
              <w:t xml:space="preserve"> - 15.</w:t>
            </w:r>
            <w:r>
              <w:rPr>
                <w:rFonts w:ascii="Times New Roman" w:hAnsi="Times New Roman" w:cs="Times New Roman"/>
                <w:color w:val="000000"/>
              </w:rPr>
              <w:t>8</w:t>
            </w:r>
          </w:p>
        </w:tc>
      </w:tr>
      <w:tr w:rsidR="00C9627D" w:rsidRPr="00216C3E" w14:paraId="5C6D46F8" w14:textId="77777777" w:rsidTr="00C9627D">
        <w:trPr>
          <w:trHeight w:val="300"/>
        </w:trPr>
        <w:tc>
          <w:tcPr>
            <w:tcW w:w="6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3A6299" w14:textId="77777777" w:rsidR="00C9627D" w:rsidRPr="00216C3E" w:rsidRDefault="00C9627D" w:rsidP="00C9627D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216C3E">
              <w:rPr>
                <w:rFonts w:ascii="Times New Roman" w:eastAsia="Times New Roman" w:hAnsi="Times New Roman" w:cs="Times New Roman"/>
                <w:color w:val="000000"/>
              </w:rPr>
              <w:t>Naturally occurring sodium in foods</w:t>
            </w:r>
          </w:p>
        </w:tc>
        <w:tc>
          <w:tcPr>
            <w:tcW w:w="1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E58FBA" w14:textId="397CCCE4" w:rsidR="00C9627D" w:rsidRPr="00C9627D" w:rsidRDefault="00C9627D" w:rsidP="00C962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4.3</w:t>
            </w: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C7AE0E" w14:textId="6CB930D4" w:rsidR="00C9627D" w:rsidRPr="00C9627D" w:rsidRDefault="00C9627D" w:rsidP="00C962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3.0 - 6.2</w:t>
            </w:r>
          </w:p>
        </w:tc>
      </w:tr>
      <w:tr w:rsidR="005D2F9C" w:rsidRPr="00216C3E" w14:paraId="5136A88B" w14:textId="77777777" w:rsidTr="00C9627D">
        <w:trPr>
          <w:trHeight w:val="95"/>
        </w:trPr>
        <w:tc>
          <w:tcPr>
            <w:tcW w:w="6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D51B4E" w14:textId="77777777" w:rsidR="005D2F9C" w:rsidRPr="00216C3E" w:rsidRDefault="005D2F9C" w:rsidP="005D2F9C">
            <w:pPr>
              <w:spacing w:after="0" w:line="240" w:lineRule="auto"/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216C3E">
              <w:rPr>
                <w:rFonts w:ascii="Times New Roman" w:hAnsi="Times New Roman" w:cs="Times New Roman"/>
                <w:color w:val="000000"/>
              </w:rPr>
              <w:t>Personal sodium intake in comparison to recommended amount</w:t>
            </w:r>
          </w:p>
        </w:tc>
        <w:tc>
          <w:tcPr>
            <w:tcW w:w="1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855640" w14:textId="77777777" w:rsidR="005D2F9C" w:rsidRPr="00C9627D" w:rsidRDefault="005D2F9C" w:rsidP="00C962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4ACA0F" w14:textId="77777777" w:rsidR="005D2F9C" w:rsidRPr="00C9627D" w:rsidRDefault="005D2F9C" w:rsidP="00C962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C9627D" w:rsidRPr="00216C3E" w14:paraId="7E722F42" w14:textId="77777777" w:rsidTr="00C9627D">
        <w:trPr>
          <w:trHeight w:val="300"/>
        </w:trPr>
        <w:tc>
          <w:tcPr>
            <w:tcW w:w="6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ECC984" w14:textId="77777777" w:rsidR="00C9627D" w:rsidRPr="00216C3E" w:rsidRDefault="00C9627D" w:rsidP="00C9627D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216C3E">
              <w:rPr>
                <w:rFonts w:ascii="Times New Roman" w:hAnsi="Times New Roman" w:cs="Times New Roman"/>
                <w:color w:val="000000"/>
              </w:rPr>
              <w:t>I eat more sodium than recommended</w:t>
            </w:r>
          </w:p>
        </w:tc>
        <w:tc>
          <w:tcPr>
            <w:tcW w:w="1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FBB1CE" w14:textId="6F021FBA" w:rsidR="00C9627D" w:rsidRPr="00C9627D" w:rsidRDefault="00C9627D" w:rsidP="00C962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25.7</w:t>
            </w: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E11868" w14:textId="606F2881" w:rsidR="00C9627D" w:rsidRPr="00C9627D" w:rsidRDefault="00C9627D" w:rsidP="00C962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22.5 - 29.1</w:t>
            </w:r>
          </w:p>
        </w:tc>
      </w:tr>
      <w:tr w:rsidR="00C9627D" w:rsidRPr="00216C3E" w14:paraId="18F05018" w14:textId="77777777" w:rsidTr="00C9627D">
        <w:trPr>
          <w:trHeight w:val="300"/>
        </w:trPr>
        <w:tc>
          <w:tcPr>
            <w:tcW w:w="6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8C033D" w14:textId="77777777" w:rsidR="00C9627D" w:rsidRPr="00216C3E" w:rsidRDefault="00C9627D" w:rsidP="00C9627D">
            <w:pPr>
              <w:spacing w:after="0" w:line="240" w:lineRule="auto"/>
              <w:ind w:firstLineChars="100" w:firstLine="220"/>
              <w:rPr>
                <w:rFonts w:ascii="Times New Roman" w:hAnsi="Times New Roman" w:cs="Times New Roman"/>
                <w:color w:val="000000"/>
              </w:rPr>
            </w:pPr>
            <w:r w:rsidRPr="00216C3E">
              <w:rPr>
                <w:rFonts w:ascii="Times New Roman" w:hAnsi="Times New Roman" w:cs="Times New Roman"/>
                <w:color w:val="000000"/>
              </w:rPr>
              <w:t>I eat about the right amount of sodium</w:t>
            </w:r>
          </w:p>
        </w:tc>
        <w:tc>
          <w:tcPr>
            <w:tcW w:w="1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653C8F" w14:textId="17F16537" w:rsidR="00C9627D" w:rsidRPr="00C9627D" w:rsidRDefault="00C9627D" w:rsidP="00C9627D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2</w:t>
            </w:r>
            <w:r w:rsidR="001E1BD0">
              <w:rPr>
                <w:rFonts w:ascii="Times New Roman" w:hAnsi="Times New Roman" w:cs="Times New Roman"/>
                <w:color w:val="000000"/>
              </w:rPr>
              <w:t>8.0</w:t>
            </w: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D12E76" w14:textId="559B8BFA" w:rsidR="00C9627D" w:rsidRPr="00C9627D" w:rsidRDefault="00C9627D" w:rsidP="00C9627D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24.</w:t>
            </w:r>
            <w:r w:rsidR="001E1BD0">
              <w:rPr>
                <w:rFonts w:ascii="Times New Roman" w:hAnsi="Times New Roman" w:cs="Times New Roman"/>
                <w:color w:val="000000"/>
              </w:rPr>
              <w:t>8</w:t>
            </w:r>
            <w:r w:rsidRPr="00C9627D">
              <w:rPr>
                <w:rFonts w:ascii="Times New Roman" w:hAnsi="Times New Roman" w:cs="Times New Roman"/>
                <w:color w:val="000000"/>
              </w:rPr>
              <w:t xml:space="preserve"> - 31.</w:t>
            </w:r>
            <w:r w:rsidR="001E1BD0">
              <w:rPr>
                <w:rFonts w:ascii="Times New Roman" w:hAnsi="Times New Roman" w:cs="Times New Roman"/>
                <w:color w:val="000000"/>
              </w:rPr>
              <w:t>5</w:t>
            </w:r>
          </w:p>
        </w:tc>
      </w:tr>
      <w:tr w:rsidR="00C9627D" w:rsidRPr="00216C3E" w14:paraId="50958113" w14:textId="77777777" w:rsidTr="00C9627D">
        <w:trPr>
          <w:trHeight w:val="300"/>
        </w:trPr>
        <w:tc>
          <w:tcPr>
            <w:tcW w:w="6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3D596C" w14:textId="77777777" w:rsidR="00C9627D" w:rsidRPr="00216C3E" w:rsidRDefault="00C9627D" w:rsidP="00C9627D">
            <w:pPr>
              <w:spacing w:after="0" w:line="240" w:lineRule="auto"/>
              <w:ind w:firstLineChars="100" w:firstLine="220"/>
              <w:rPr>
                <w:rFonts w:ascii="Times New Roman" w:hAnsi="Times New Roman" w:cs="Times New Roman"/>
                <w:color w:val="000000"/>
              </w:rPr>
            </w:pPr>
            <w:r w:rsidRPr="00216C3E">
              <w:rPr>
                <w:rFonts w:ascii="Times New Roman" w:hAnsi="Times New Roman" w:cs="Times New Roman"/>
                <w:color w:val="000000"/>
              </w:rPr>
              <w:t>I eat less than recommended</w:t>
            </w:r>
          </w:p>
        </w:tc>
        <w:tc>
          <w:tcPr>
            <w:tcW w:w="1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9C60A0" w14:textId="39BE0D85" w:rsidR="00C9627D" w:rsidRPr="00C9627D" w:rsidRDefault="00C9627D" w:rsidP="00C9627D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21.</w:t>
            </w:r>
            <w:r w:rsidR="001E1BD0">
              <w:rPr>
                <w:rFonts w:ascii="Times New Roman" w:hAnsi="Times New Roman" w:cs="Times New Roman"/>
                <w:color w:val="000000"/>
              </w:rPr>
              <w:t>9</w:t>
            </w: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338C2E" w14:textId="39974CAE" w:rsidR="00C9627D" w:rsidRPr="00C9627D" w:rsidRDefault="00C9627D" w:rsidP="00C9627D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18.</w:t>
            </w:r>
            <w:r w:rsidR="001E1BD0">
              <w:rPr>
                <w:rFonts w:ascii="Times New Roman" w:hAnsi="Times New Roman" w:cs="Times New Roman"/>
                <w:color w:val="000000"/>
              </w:rPr>
              <w:t>9</w:t>
            </w:r>
            <w:r w:rsidRPr="00C9627D">
              <w:rPr>
                <w:rFonts w:ascii="Times New Roman" w:hAnsi="Times New Roman" w:cs="Times New Roman"/>
                <w:color w:val="000000"/>
              </w:rPr>
              <w:t xml:space="preserve"> - 25.</w:t>
            </w:r>
            <w:r w:rsidR="001E1BD0">
              <w:rPr>
                <w:rFonts w:ascii="Times New Roman" w:hAnsi="Times New Roman" w:cs="Times New Roman"/>
                <w:color w:val="000000"/>
              </w:rPr>
              <w:t>4</w:t>
            </w:r>
          </w:p>
        </w:tc>
      </w:tr>
      <w:tr w:rsidR="00C9627D" w:rsidRPr="00216C3E" w14:paraId="1E282D5B" w14:textId="77777777" w:rsidTr="00C9627D">
        <w:trPr>
          <w:trHeight w:val="300"/>
        </w:trPr>
        <w:tc>
          <w:tcPr>
            <w:tcW w:w="6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28590DE" w14:textId="77777777" w:rsidR="00C9627D" w:rsidRPr="00216C3E" w:rsidRDefault="00C9627D" w:rsidP="00C9627D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216C3E">
              <w:rPr>
                <w:rFonts w:ascii="Times New Roman" w:hAnsi="Times New Roman" w:cs="Times New Roman"/>
                <w:color w:val="000000"/>
              </w:rPr>
              <w:t>I do not know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9135BC2" w14:textId="5FB498F8" w:rsidR="00C9627D" w:rsidRPr="00C9627D" w:rsidRDefault="00C9627D" w:rsidP="00C962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24.</w:t>
            </w:r>
            <w:r w:rsidR="001E1BD0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17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6B3E369" w14:textId="79DEE35B" w:rsidR="00C9627D" w:rsidRPr="00C9627D" w:rsidRDefault="00C9627D" w:rsidP="00C962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627D">
              <w:rPr>
                <w:rFonts w:ascii="Times New Roman" w:hAnsi="Times New Roman" w:cs="Times New Roman"/>
                <w:color w:val="000000"/>
              </w:rPr>
              <w:t>21.</w:t>
            </w:r>
            <w:r w:rsidR="001E1BD0">
              <w:rPr>
                <w:rFonts w:ascii="Times New Roman" w:hAnsi="Times New Roman" w:cs="Times New Roman"/>
                <w:color w:val="000000"/>
              </w:rPr>
              <w:t>1</w:t>
            </w:r>
            <w:r w:rsidRPr="00C9627D">
              <w:rPr>
                <w:rFonts w:ascii="Times New Roman" w:hAnsi="Times New Roman" w:cs="Times New Roman"/>
                <w:color w:val="000000"/>
              </w:rPr>
              <w:t xml:space="preserve"> - 28.</w:t>
            </w:r>
            <w:r w:rsidR="001E1BD0">
              <w:rPr>
                <w:rFonts w:ascii="Times New Roman" w:hAnsi="Times New Roman" w:cs="Times New Roman"/>
                <w:color w:val="000000"/>
              </w:rPr>
              <w:t>0</w:t>
            </w:r>
          </w:p>
        </w:tc>
      </w:tr>
    </w:tbl>
    <w:p w14:paraId="0660B95B" w14:textId="77777777" w:rsidR="005D2F9C" w:rsidRPr="00216C3E" w:rsidRDefault="005D2F9C" w:rsidP="005D2F9C">
      <w:pPr>
        <w:spacing w:line="240" w:lineRule="auto"/>
        <w:rPr>
          <w:rFonts w:ascii="Times New Roman" w:hAnsi="Times New Roman" w:cs="Times New Roman"/>
        </w:rPr>
      </w:pPr>
    </w:p>
    <w:p w14:paraId="47B37B80" w14:textId="77777777" w:rsidR="005D2F9C" w:rsidRPr="00216C3E" w:rsidRDefault="005D2F9C" w:rsidP="005D2F9C">
      <w:pPr>
        <w:spacing w:line="240" w:lineRule="auto"/>
        <w:rPr>
          <w:rFonts w:ascii="Times New Roman" w:hAnsi="Times New Roman" w:cs="Times New Roman"/>
        </w:rPr>
      </w:pPr>
      <w:r w:rsidRPr="00216C3E">
        <w:rPr>
          <w:rFonts w:ascii="Times New Roman" w:hAnsi="Times New Roman" w:cs="Times New Roman"/>
        </w:rPr>
        <w:br w:type="page"/>
      </w:r>
    </w:p>
    <w:tbl>
      <w:tblPr>
        <w:tblW w:w="9833" w:type="dxa"/>
        <w:jc w:val="center"/>
        <w:tblLook w:val="04A0" w:firstRow="1" w:lastRow="0" w:firstColumn="1" w:lastColumn="0" w:noHBand="0" w:noVBand="1"/>
      </w:tblPr>
      <w:tblGrid>
        <w:gridCol w:w="6663"/>
        <w:gridCol w:w="1396"/>
        <w:gridCol w:w="1774"/>
      </w:tblGrid>
      <w:tr w:rsidR="005D2F9C" w:rsidRPr="00216C3E" w14:paraId="492BBBD7" w14:textId="77777777" w:rsidTr="00DD7F60">
        <w:trPr>
          <w:trHeight w:val="300"/>
          <w:jc w:val="center"/>
        </w:trPr>
        <w:tc>
          <w:tcPr>
            <w:tcW w:w="9833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B95B41E" w14:textId="5E13E5F1" w:rsidR="005D2F9C" w:rsidRPr="00216C3E" w:rsidRDefault="005D2F9C" w:rsidP="005D2F9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216C3E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lastRenderedPageBreak/>
              <w:t xml:space="preserve">Table S3. Procedural knowledge on dietary sodium and salt </w:t>
            </w:r>
            <w:r w:rsidRPr="00216C3E">
              <w:rPr>
                <w:rFonts w:ascii="Times New Roman" w:eastAsia="Times New Roman" w:hAnsi="Times New Roman" w:cs="Times New Roman"/>
                <w:color w:val="000000"/>
              </w:rPr>
              <w:t>(</w:t>
            </w:r>
            <w:r w:rsidRPr="00216C3E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n </w:t>
            </w:r>
            <w:r w:rsidRPr="00216C3E">
              <w:rPr>
                <w:rFonts w:ascii="Times New Roman" w:eastAsia="Times New Roman" w:hAnsi="Times New Roman" w:cs="Times New Roman"/>
                <w:color w:val="000000"/>
              </w:rPr>
              <w:t>= 9</w:t>
            </w:r>
            <w:r w:rsidR="00C9627D">
              <w:rPr>
                <w:rFonts w:ascii="Times New Roman" w:eastAsia="Times New Roman" w:hAnsi="Times New Roman" w:cs="Times New Roman"/>
                <w:color w:val="000000"/>
              </w:rPr>
              <w:t>55</w:t>
            </w:r>
            <w:r w:rsidRPr="00216C3E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</w:tr>
      <w:tr w:rsidR="005D2F9C" w:rsidRPr="00216C3E" w14:paraId="548F5792" w14:textId="77777777" w:rsidTr="00DD7F60">
        <w:trPr>
          <w:trHeight w:val="300"/>
          <w:jc w:val="center"/>
        </w:trPr>
        <w:tc>
          <w:tcPr>
            <w:tcW w:w="66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D1F1E3" w14:textId="77777777" w:rsidR="005D2F9C" w:rsidRPr="00216C3E" w:rsidRDefault="005D2F9C" w:rsidP="005D2F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394F94" w14:textId="77777777" w:rsidR="005D2F9C" w:rsidRPr="00216C3E" w:rsidRDefault="005D2F9C" w:rsidP="005D2F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216C3E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Weighted %</w:t>
            </w:r>
          </w:p>
        </w:tc>
        <w:tc>
          <w:tcPr>
            <w:tcW w:w="177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AED0DC" w14:textId="77777777" w:rsidR="005D2F9C" w:rsidRPr="00216C3E" w:rsidRDefault="005D2F9C" w:rsidP="005D2F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216C3E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95% Confidence interval</w:t>
            </w:r>
          </w:p>
        </w:tc>
      </w:tr>
      <w:tr w:rsidR="005D2F9C" w:rsidRPr="00216C3E" w14:paraId="362629B7" w14:textId="77777777" w:rsidTr="00DD7F60">
        <w:trPr>
          <w:trHeight w:val="300"/>
          <w:jc w:val="center"/>
        </w:trPr>
        <w:tc>
          <w:tcPr>
            <w:tcW w:w="666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F591A" w14:textId="77777777" w:rsidR="005D2F9C" w:rsidRPr="00DD7F60" w:rsidRDefault="005D2F9C" w:rsidP="005D2F9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</w:rPr>
            </w:pPr>
            <w:r w:rsidRPr="00DD7F60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</w:rPr>
              <w:t>Questions used for knowledge scores</w:t>
            </w:r>
          </w:p>
        </w:tc>
        <w:tc>
          <w:tcPr>
            <w:tcW w:w="139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A04D9" w14:textId="77777777" w:rsidR="005D2F9C" w:rsidRPr="00DD7F60" w:rsidRDefault="005D2F9C" w:rsidP="005D2F9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</w:p>
        </w:tc>
        <w:tc>
          <w:tcPr>
            <w:tcW w:w="177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8E0D4" w14:textId="77777777" w:rsidR="005D2F9C" w:rsidRPr="00DD7F60" w:rsidRDefault="005D2F9C" w:rsidP="005D2F9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D2F9C" w:rsidRPr="00216C3E" w14:paraId="388DCF27" w14:textId="77777777" w:rsidTr="00DD7F60">
        <w:trPr>
          <w:trHeight w:val="300"/>
          <w:jc w:val="center"/>
        </w:trPr>
        <w:tc>
          <w:tcPr>
            <w:tcW w:w="983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1B1F54" w14:textId="77777777" w:rsidR="005D2F9C" w:rsidRPr="00DD7F60" w:rsidRDefault="005D2F9C" w:rsidP="005D2F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7F60">
              <w:rPr>
                <w:rFonts w:ascii="Times New Roman" w:eastAsia="Times New Roman" w:hAnsi="Times New Roman" w:cs="Times New Roman"/>
                <w:color w:val="000000"/>
              </w:rPr>
              <w:t>Knows how to use the Nutrient Information Panel to select food products when:</w:t>
            </w:r>
          </w:p>
        </w:tc>
      </w:tr>
      <w:tr w:rsidR="00DD7F60" w:rsidRPr="00216C3E" w14:paraId="11BE174C" w14:textId="77777777" w:rsidTr="00DD7F60">
        <w:trPr>
          <w:trHeight w:val="300"/>
          <w:jc w:val="center"/>
        </w:trPr>
        <w:tc>
          <w:tcPr>
            <w:tcW w:w="6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50EBE7" w14:textId="77777777" w:rsidR="00DD7F60" w:rsidRPr="00DD7F60" w:rsidRDefault="00DD7F60" w:rsidP="00DD7F6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7F60">
              <w:rPr>
                <w:rFonts w:ascii="Times New Roman" w:eastAsia="Times New Roman" w:hAnsi="Times New Roman" w:cs="Times New Roman"/>
                <w:color w:val="000000"/>
              </w:rPr>
              <w:t>Different serving sizes presented</w:t>
            </w:r>
          </w:p>
        </w:tc>
        <w:tc>
          <w:tcPr>
            <w:tcW w:w="1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76C380" w14:textId="22BEB31C" w:rsidR="00DD7F60" w:rsidRPr="00DD7F60" w:rsidRDefault="00DD7F60" w:rsidP="00DD7F6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D7F60">
              <w:rPr>
                <w:rFonts w:ascii="Times New Roman" w:hAnsi="Times New Roman" w:cs="Times New Roman"/>
                <w:color w:val="000000"/>
              </w:rPr>
              <w:t>31.</w:t>
            </w:r>
            <w:r w:rsidR="0006584A">
              <w:rPr>
                <w:rFonts w:ascii="Times New Roman" w:hAnsi="Times New Roman" w:cs="Times New Roman"/>
                <w:color w:val="000000"/>
              </w:rPr>
              <w:t>6</w:t>
            </w: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36E362" w14:textId="6BAA5BE2" w:rsidR="00DD7F60" w:rsidRPr="00DD7F60" w:rsidRDefault="00DD7F60" w:rsidP="00DD7F6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D7F60">
              <w:rPr>
                <w:rFonts w:ascii="Times New Roman" w:hAnsi="Times New Roman" w:cs="Times New Roman"/>
                <w:color w:val="000000"/>
              </w:rPr>
              <w:t>28.</w:t>
            </w:r>
            <w:r w:rsidR="0006584A">
              <w:rPr>
                <w:rFonts w:ascii="Times New Roman" w:hAnsi="Times New Roman" w:cs="Times New Roman"/>
                <w:color w:val="000000"/>
              </w:rPr>
              <w:t>3</w:t>
            </w:r>
            <w:r w:rsidRPr="00DD7F60">
              <w:rPr>
                <w:rFonts w:ascii="Times New Roman" w:hAnsi="Times New Roman" w:cs="Times New Roman"/>
                <w:color w:val="000000"/>
              </w:rPr>
              <w:t xml:space="preserve"> - 3</w:t>
            </w:r>
            <w:r w:rsidR="0006584A">
              <w:rPr>
                <w:rFonts w:ascii="Times New Roman" w:hAnsi="Times New Roman" w:cs="Times New Roman"/>
                <w:color w:val="000000"/>
              </w:rPr>
              <w:t>5.1</w:t>
            </w:r>
          </w:p>
        </w:tc>
      </w:tr>
      <w:tr w:rsidR="00DD7F60" w:rsidRPr="00216C3E" w14:paraId="52E0B992" w14:textId="77777777" w:rsidTr="00DD7F60">
        <w:trPr>
          <w:trHeight w:val="300"/>
          <w:jc w:val="center"/>
        </w:trPr>
        <w:tc>
          <w:tcPr>
            <w:tcW w:w="6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907947" w14:textId="77777777" w:rsidR="00DD7F60" w:rsidRPr="00DD7F60" w:rsidRDefault="00DD7F60" w:rsidP="00DD7F6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7F60">
              <w:rPr>
                <w:rFonts w:ascii="Times New Roman" w:eastAsia="Times New Roman" w:hAnsi="Times New Roman" w:cs="Times New Roman"/>
                <w:color w:val="000000"/>
              </w:rPr>
              <w:t>Same serving sizes presented</w:t>
            </w:r>
          </w:p>
        </w:tc>
        <w:tc>
          <w:tcPr>
            <w:tcW w:w="1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897B3F" w14:textId="482AF60D" w:rsidR="00DD7F60" w:rsidRPr="00DD7F60" w:rsidRDefault="00DD7F60" w:rsidP="00DD7F6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D7F60">
              <w:rPr>
                <w:rFonts w:ascii="Times New Roman" w:hAnsi="Times New Roman" w:cs="Times New Roman"/>
                <w:color w:val="000000"/>
              </w:rPr>
              <w:t>71.7</w:t>
            </w: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4A13A7" w14:textId="0ACAE304" w:rsidR="00DD7F60" w:rsidRPr="00DD7F60" w:rsidRDefault="00DD7F60" w:rsidP="00DD7F6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D7F60">
              <w:rPr>
                <w:rFonts w:ascii="Times New Roman" w:hAnsi="Times New Roman" w:cs="Times New Roman"/>
                <w:color w:val="000000"/>
              </w:rPr>
              <w:t>67.9 - 75.2</w:t>
            </w:r>
          </w:p>
        </w:tc>
      </w:tr>
      <w:tr w:rsidR="005D2F9C" w:rsidRPr="00216C3E" w14:paraId="4A800332" w14:textId="77777777" w:rsidTr="00DD7F60">
        <w:trPr>
          <w:trHeight w:val="300"/>
          <w:jc w:val="center"/>
        </w:trPr>
        <w:tc>
          <w:tcPr>
            <w:tcW w:w="6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3BEFF5" w14:textId="77777777" w:rsidR="005D2F9C" w:rsidRPr="00DD7F60" w:rsidRDefault="005D2F9C" w:rsidP="005D2F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713C48" w14:textId="77777777" w:rsidR="005D2F9C" w:rsidRPr="00DD7F60" w:rsidRDefault="005D2F9C" w:rsidP="005D2F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226B6D" w14:textId="77777777" w:rsidR="005D2F9C" w:rsidRPr="00DD7F60" w:rsidRDefault="005D2F9C" w:rsidP="005D2F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5D2F9C" w:rsidRPr="00216C3E" w14:paraId="1C70F6CA" w14:textId="77777777" w:rsidTr="00DD7F60">
        <w:trPr>
          <w:trHeight w:val="300"/>
          <w:jc w:val="center"/>
        </w:trPr>
        <w:tc>
          <w:tcPr>
            <w:tcW w:w="6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783C2" w14:textId="77777777" w:rsidR="005D2F9C" w:rsidRPr="00DD7F60" w:rsidRDefault="005D2F9C" w:rsidP="005D2F9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</w:rPr>
            </w:pPr>
            <w:r w:rsidRPr="00DD7F60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</w:rPr>
              <w:t>Exploratory questions</w:t>
            </w:r>
          </w:p>
        </w:tc>
        <w:tc>
          <w:tcPr>
            <w:tcW w:w="1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568736" w14:textId="77777777" w:rsidR="005D2F9C" w:rsidRPr="00DD7F60" w:rsidRDefault="005D2F9C" w:rsidP="005D2F9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8E0560" w14:textId="77777777" w:rsidR="005D2F9C" w:rsidRPr="00DD7F60" w:rsidRDefault="005D2F9C" w:rsidP="005D2F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D2F9C" w:rsidRPr="00216C3E" w14:paraId="2016DA04" w14:textId="77777777" w:rsidTr="00DD7F60">
        <w:trPr>
          <w:trHeight w:val="300"/>
          <w:jc w:val="center"/>
        </w:trPr>
        <w:tc>
          <w:tcPr>
            <w:tcW w:w="983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B85EBA" w14:textId="77777777" w:rsidR="005D2F9C" w:rsidRPr="00DD7F60" w:rsidRDefault="005D2F9C" w:rsidP="005D2F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7F60">
              <w:rPr>
                <w:rFonts w:ascii="Times New Roman" w:eastAsia="Times New Roman" w:hAnsi="Times New Roman" w:cs="Times New Roman"/>
                <w:color w:val="000000"/>
              </w:rPr>
              <w:t>Have seen the Nutrition Information Panel while shopping for food</w:t>
            </w:r>
          </w:p>
        </w:tc>
      </w:tr>
      <w:tr w:rsidR="00DD7F60" w:rsidRPr="00216C3E" w14:paraId="23475FDB" w14:textId="77777777" w:rsidTr="00DD7F60">
        <w:trPr>
          <w:trHeight w:val="300"/>
          <w:jc w:val="center"/>
        </w:trPr>
        <w:tc>
          <w:tcPr>
            <w:tcW w:w="666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7B69A21" w14:textId="77777777" w:rsidR="00DD7F60" w:rsidRPr="00DD7F60" w:rsidRDefault="00DD7F60" w:rsidP="00DD7F60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DD7F60">
              <w:rPr>
                <w:rFonts w:ascii="Times New Roman" w:eastAsia="Times New Roman" w:hAnsi="Times New Roman" w:cs="Times New Roman"/>
                <w:color w:val="000000"/>
              </w:rPr>
              <w:t>Yes</w:t>
            </w:r>
          </w:p>
        </w:tc>
        <w:tc>
          <w:tcPr>
            <w:tcW w:w="139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343B331" w14:textId="7DA155ED" w:rsidR="00DD7F60" w:rsidRPr="00DD7F60" w:rsidRDefault="00DD7F60" w:rsidP="00DD7F6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D7F60">
              <w:rPr>
                <w:rFonts w:ascii="Times New Roman" w:hAnsi="Times New Roman" w:cs="Times New Roman"/>
                <w:color w:val="000000"/>
              </w:rPr>
              <w:t>94.3</w:t>
            </w:r>
          </w:p>
        </w:tc>
        <w:tc>
          <w:tcPr>
            <w:tcW w:w="177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73E120C" w14:textId="3B895161" w:rsidR="00DD7F60" w:rsidRPr="00DD7F60" w:rsidRDefault="00DD7F60" w:rsidP="00DD7F6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D7F60">
              <w:rPr>
                <w:rFonts w:ascii="Times New Roman" w:hAnsi="Times New Roman" w:cs="Times New Roman"/>
                <w:color w:val="000000"/>
              </w:rPr>
              <w:t>92.</w:t>
            </w:r>
            <w:r w:rsidR="00F7402F">
              <w:rPr>
                <w:rFonts w:ascii="Times New Roman" w:hAnsi="Times New Roman" w:cs="Times New Roman"/>
                <w:color w:val="000000"/>
              </w:rPr>
              <w:t>1</w:t>
            </w:r>
            <w:r w:rsidRPr="00DD7F60">
              <w:rPr>
                <w:rFonts w:ascii="Times New Roman" w:hAnsi="Times New Roman" w:cs="Times New Roman"/>
                <w:color w:val="000000"/>
              </w:rPr>
              <w:t xml:space="preserve"> - 95.</w:t>
            </w:r>
            <w:r w:rsidR="00F7402F">
              <w:rPr>
                <w:rFonts w:ascii="Times New Roman" w:hAnsi="Times New Roman" w:cs="Times New Roman"/>
                <w:color w:val="000000"/>
              </w:rPr>
              <w:t>9</w:t>
            </w:r>
          </w:p>
        </w:tc>
      </w:tr>
      <w:tr w:rsidR="00DD7F60" w:rsidRPr="00216C3E" w14:paraId="749A8C38" w14:textId="77777777" w:rsidTr="00DD7F60">
        <w:trPr>
          <w:trHeight w:val="300"/>
          <w:jc w:val="center"/>
        </w:trPr>
        <w:tc>
          <w:tcPr>
            <w:tcW w:w="6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351407" w14:textId="77777777" w:rsidR="00DD7F60" w:rsidRPr="00DD7F60" w:rsidRDefault="00DD7F60" w:rsidP="00DD7F60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DD7F60">
              <w:rPr>
                <w:rFonts w:ascii="Times New Roman" w:eastAsia="Times New Roman" w:hAnsi="Times New Roman" w:cs="Times New Roman"/>
                <w:color w:val="000000"/>
              </w:rPr>
              <w:t>No</w:t>
            </w:r>
          </w:p>
        </w:tc>
        <w:tc>
          <w:tcPr>
            <w:tcW w:w="1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4DFE41" w14:textId="45BA600F" w:rsidR="00DD7F60" w:rsidRPr="00DD7F60" w:rsidRDefault="00DD7F60" w:rsidP="00DD7F6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D7F60">
              <w:rPr>
                <w:rFonts w:ascii="Times New Roman" w:hAnsi="Times New Roman" w:cs="Times New Roman"/>
                <w:color w:val="000000"/>
              </w:rPr>
              <w:t>5.7</w:t>
            </w: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1FAF72" w14:textId="283F9DDF" w:rsidR="00DD7F60" w:rsidRPr="00DD7F60" w:rsidRDefault="00DD7F60" w:rsidP="00DD7F6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D7F60">
              <w:rPr>
                <w:rFonts w:ascii="Times New Roman" w:hAnsi="Times New Roman" w:cs="Times New Roman"/>
                <w:color w:val="000000"/>
              </w:rPr>
              <w:t>4.1 - 7.9</w:t>
            </w:r>
          </w:p>
        </w:tc>
      </w:tr>
      <w:tr w:rsidR="005D2F9C" w:rsidRPr="00216C3E" w14:paraId="36D54AD1" w14:textId="77777777" w:rsidTr="00DD7F60">
        <w:trPr>
          <w:trHeight w:val="300"/>
          <w:jc w:val="center"/>
        </w:trPr>
        <w:tc>
          <w:tcPr>
            <w:tcW w:w="983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022F16" w14:textId="77777777" w:rsidR="005D2F9C" w:rsidRPr="00DD7F60" w:rsidRDefault="005D2F9C" w:rsidP="005D2F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7F60">
              <w:rPr>
                <w:rFonts w:ascii="Times New Roman" w:eastAsia="Times New Roman" w:hAnsi="Times New Roman" w:cs="Times New Roman"/>
                <w:color w:val="000000"/>
              </w:rPr>
              <w:t>Have seen the Healthier Choice Symbol (Lower in Sodium) while shopping for food</w:t>
            </w:r>
          </w:p>
        </w:tc>
      </w:tr>
      <w:tr w:rsidR="00DD7F60" w:rsidRPr="00216C3E" w14:paraId="622F5026" w14:textId="77777777" w:rsidTr="00DD7F60">
        <w:trPr>
          <w:trHeight w:val="300"/>
          <w:jc w:val="center"/>
        </w:trPr>
        <w:tc>
          <w:tcPr>
            <w:tcW w:w="6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A3F604" w14:textId="77777777" w:rsidR="00DD7F60" w:rsidRPr="00DD7F60" w:rsidRDefault="00DD7F60" w:rsidP="00DD7F60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DD7F60">
              <w:rPr>
                <w:rFonts w:ascii="Times New Roman" w:eastAsia="Times New Roman" w:hAnsi="Times New Roman" w:cs="Times New Roman"/>
                <w:color w:val="000000"/>
              </w:rPr>
              <w:t>Yes</w:t>
            </w:r>
          </w:p>
        </w:tc>
        <w:tc>
          <w:tcPr>
            <w:tcW w:w="1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21B2DF" w14:textId="44230745" w:rsidR="00DD7F60" w:rsidRPr="00DD7F60" w:rsidRDefault="00DD7F60" w:rsidP="00DD7F6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D7F60">
              <w:rPr>
                <w:rFonts w:ascii="Times New Roman" w:hAnsi="Times New Roman" w:cs="Times New Roman"/>
                <w:color w:val="000000"/>
              </w:rPr>
              <w:t>88.4</w:t>
            </w: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D7F06C" w14:textId="772E330C" w:rsidR="00DD7F60" w:rsidRPr="00DD7F60" w:rsidRDefault="00DD7F60" w:rsidP="00DD7F6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D7F60">
              <w:rPr>
                <w:rFonts w:ascii="Times New Roman" w:hAnsi="Times New Roman" w:cs="Times New Roman"/>
                <w:color w:val="000000"/>
              </w:rPr>
              <w:t>85.6 - 90.8</w:t>
            </w:r>
          </w:p>
        </w:tc>
      </w:tr>
      <w:tr w:rsidR="00DD7F60" w:rsidRPr="00216C3E" w14:paraId="363BA9DC" w14:textId="77777777" w:rsidTr="00DD7F60">
        <w:trPr>
          <w:trHeight w:val="300"/>
          <w:jc w:val="center"/>
        </w:trPr>
        <w:tc>
          <w:tcPr>
            <w:tcW w:w="6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22B7BE" w14:textId="77777777" w:rsidR="00DD7F60" w:rsidRPr="00DD7F60" w:rsidRDefault="00DD7F60" w:rsidP="00DD7F60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DD7F60">
              <w:rPr>
                <w:rFonts w:ascii="Times New Roman" w:eastAsia="Times New Roman" w:hAnsi="Times New Roman" w:cs="Times New Roman"/>
                <w:color w:val="000000"/>
              </w:rPr>
              <w:t>No</w:t>
            </w:r>
          </w:p>
        </w:tc>
        <w:tc>
          <w:tcPr>
            <w:tcW w:w="1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EFCA1D" w14:textId="5BFA0107" w:rsidR="00DD7F60" w:rsidRPr="00DD7F60" w:rsidRDefault="00DD7F60" w:rsidP="00DD7F6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D7F60">
              <w:rPr>
                <w:rFonts w:ascii="Times New Roman" w:hAnsi="Times New Roman" w:cs="Times New Roman"/>
                <w:color w:val="000000"/>
              </w:rPr>
              <w:t>11.6</w:t>
            </w: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29AF6D" w14:textId="0BFFCDFD" w:rsidR="00DD7F60" w:rsidRPr="00DD7F60" w:rsidRDefault="00DD7F60" w:rsidP="00DD7F6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D7F60">
              <w:rPr>
                <w:rFonts w:ascii="Times New Roman" w:hAnsi="Times New Roman" w:cs="Times New Roman"/>
                <w:color w:val="000000"/>
              </w:rPr>
              <w:t>9.2 - 14.4</w:t>
            </w:r>
          </w:p>
        </w:tc>
      </w:tr>
      <w:tr w:rsidR="005D2F9C" w:rsidRPr="00216C3E" w14:paraId="7A452B1A" w14:textId="77777777" w:rsidTr="00DD7F60">
        <w:trPr>
          <w:trHeight w:val="95"/>
          <w:jc w:val="center"/>
        </w:trPr>
        <w:tc>
          <w:tcPr>
            <w:tcW w:w="6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F03EC8" w14:textId="0A1D4F79" w:rsidR="005D2F9C" w:rsidRPr="00DD7F60" w:rsidRDefault="005D2F9C" w:rsidP="005D2F9C">
            <w:pPr>
              <w:spacing w:after="0" w:line="240" w:lineRule="auto"/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DD7F60">
              <w:rPr>
                <w:rFonts w:ascii="Times New Roman" w:eastAsia="Times New Roman" w:hAnsi="Times New Roman" w:cs="Times New Roman"/>
                <w:color w:val="000000"/>
              </w:rPr>
              <w:t>Reference column</w:t>
            </w:r>
            <w:r w:rsidRPr="00DD7F60">
              <w:rPr>
                <w:rFonts w:ascii="Times New Roman" w:hAnsi="Times New Roman" w:cs="Times New Roman"/>
                <w:color w:val="000000"/>
              </w:rPr>
              <w:t xml:space="preserve"> when comparing sodium content </w:t>
            </w:r>
            <w:r w:rsidRPr="00DD7F60">
              <w:rPr>
                <w:rFonts w:ascii="Times New Roman" w:eastAsia="Times New Roman" w:hAnsi="Times New Roman" w:cs="Times New Roman"/>
                <w:color w:val="000000"/>
              </w:rPr>
              <w:t>(</w:t>
            </w:r>
            <w:r w:rsidRPr="00DD7F60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n </w:t>
            </w:r>
            <w:r w:rsidRPr="00DD7F60">
              <w:rPr>
                <w:rFonts w:ascii="Times New Roman" w:eastAsia="Times New Roman" w:hAnsi="Times New Roman" w:cs="Times New Roman"/>
                <w:color w:val="000000"/>
              </w:rPr>
              <w:t>= 8</w:t>
            </w:r>
            <w:r w:rsidR="008E53A4">
              <w:rPr>
                <w:rFonts w:ascii="Times New Roman" w:eastAsia="Times New Roman" w:hAnsi="Times New Roman" w:cs="Times New Roman"/>
                <w:color w:val="000000"/>
              </w:rPr>
              <w:t>17</w:t>
            </w:r>
            <w:r w:rsidRPr="00DD7F60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1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A53AAE" w14:textId="77777777" w:rsidR="005D2F9C" w:rsidRPr="00DD7F60" w:rsidRDefault="005D2F9C" w:rsidP="005D2F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C8C547" w14:textId="77777777" w:rsidR="005D2F9C" w:rsidRPr="00DD7F60" w:rsidRDefault="005D2F9C" w:rsidP="005D2F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DD7F60" w:rsidRPr="00216C3E" w14:paraId="4E7A7816" w14:textId="77777777" w:rsidTr="00DD7F60">
        <w:trPr>
          <w:trHeight w:val="300"/>
          <w:jc w:val="center"/>
        </w:trPr>
        <w:tc>
          <w:tcPr>
            <w:tcW w:w="6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9388D8" w14:textId="77777777" w:rsidR="00DD7F60" w:rsidRPr="00DD7F60" w:rsidRDefault="00DD7F60" w:rsidP="00DD7F60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DD7F60">
              <w:rPr>
                <w:rFonts w:ascii="Times New Roman" w:hAnsi="Times New Roman" w:cs="Times New Roman"/>
                <w:color w:val="000000"/>
              </w:rPr>
              <w:t>"Per serving" values</w:t>
            </w:r>
          </w:p>
        </w:tc>
        <w:tc>
          <w:tcPr>
            <w:tcW w:w="1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F59ED0" w14:textId="60E79B30" w:rsidR="00DD7F60" w:rsidRPr="00DD7F60" w:rsidRDefault="00DD7F60" w:rsidP="00DD7F6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D7F60">
              <w:rPr>
                <w:rFonts w:ascii="Times New Roman" w:hAnsi="Times New Roman" w:cs="Times New Roman"/>
                <w:color w:val="000000"/>
              </w:rPr>
              <w:t>55.</w:t>
            </w:r>
            <w:r w:rsidR="00211084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DA4AF6" w14:textId="5043E598" w:rsidR="00DD7F60" w:rsidRPr="00DD7F60" w:rsidRDefault="00DD7F60" w:rsidP="00DD7F6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D7F60">
              <w:rPr>
                <w:rFonts w:ascii="Times New Roman" w:hAnsi="Times New Roman" w:cs="Times New Roman"/>
                <w:color w:val="000000"/>
              </w:rPr>
              <w:t>51.</w:t>
            </w:r>
            <w:r w:rsidR="00211084">
              <w:rPr>
                <w:rFonts w:ascii="Times New Roman" w:hAnsi="Times New Roman" w:cs="Times New Roman"/>
                <w:color w:val="000000"/>
              </w:rPr>
              <w:t>1</w:t>
            </w:r>
            <w:r w:rsidRPr="00DD7F60">
              <w:rPr>
                <w:rFonts w:ascii="Times New Roman" w:hAnsi="Times New Roman" w:cs="Times New Roman"/>
                <w:color w:val="000000"/>
              </w:rPr>
              <w:t xml:space="preserve"> - 59.</w:t>
            </w:r>
            <w:r w:rsidR="001E4ED1">
              <w:rPr>
                <w:rFonts w:ascii="Times New Roman" w:hAnsi="Times New Roman" w:cs="Times New Roman"/>
                <w:color w:val="000000"/>
              </w:rPr>
              <w:t>2</w:t>
            </w:r>
          </w:p>
        </w:tc>
      </w:tr>
      <w:tr w:rsidR="00DD7F60" w:rsidRPr="00216C3E" w14:paraId="4D7BDCDF" w14:textId="77777777" w:rsidTr="00347592">
        <w:trPr>
          <w:trHeight w:val="300"/>
          <w:jc w:val="center"/>
        </w:trPr>
        <w:tc>
          <w:tcPr>
            <w:tcW w:w="6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5DD116" w14:textId="77777777" w:rsidR="00DD7F60" w:rsidRPr="00DD7F60" w:rsidRDefault="00DD7F60" w:rsidP="00DD7F60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DD7F60">
              <w:rPr>
                <w:rFonts w:ascii="Times New Roman" w:hAnsi="Times New Roman" w:cs="Times New Roman"/>
                <w:color w:val="000000"/>
              </w:rPr>
              <w:t>"Per 100 g" values</w:t>
            </w:r>
          </w:p>
        </w:tc>
        <w:tc>
          <w:tcPr>
            <w:tcW w:w="1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2B24D0" w14:textId="36C4654B" w:rsidR="00DD7F60" w:rsidRPr="00DD7F60" w:rsidRDefault="00DD7F60" w:rsidP="00DD7F6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D7F60">
              <w:rPr>
                <w:rFonts w:ascii="Times New Roman" w:hAnsi="Times New Roman" w:cs="Times New Roman"/>
                <w:color w:val="000000"/>
              </w:rPr>
              <w:t>44.</w:t>
            </w:r>
            <w:r w:rsidR="00211084">
              <w:rPr>
                <w:rFonts w:ascii="Times New Roman" w:hAnsi="Times New Roman" w:cs="Times New Roman"/>
                <w:color w:val="000000"/>
              </w:rPr>
              <w:t>8</w:t>
            </w: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302803" w14:textId="5844497E" w:rsidR="00DD7F60" w:rsidRPr="00DD7F60" w:rsidRDefault="00DD7F60" w:rsidP="00DD7F6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D7F60">
              <w:rPr>
                <w:rFonts w:ascii="Times New Roman" w:hAnsi="Times New Roman" w:cs="Times New Roman"/>
                <w:color w:val="000000"/>
              </w:rPr>
              <w:t xml:space="preserve">40.8 </w:t>
            </w:r>
            <w:r w:rsidR="00E11E0F">
              <w:rPr>
                <w:rFonts w:ascii="Times New Roman" w:hAnsi="Times New Roman" w:cs="Times New Roman"/>
                <w:color w:val="000000"/>
              </w:rPr>
              <w:t>-</w:t>
            </w:r>
            <w:r w:rsidRPr="00DD7F60">
              <w:rPr>
                <w:rFonts w:ascii="Times New Roman" w:hAnsi="Times New Roman" w:cs="Times New Roman"/>
                <w:color w:val="000000"/>
              </w:rPr>
              <w:t xml:space="preserve"> 4</w:t>
            </w:r>
            <w:r w:rsidR="001E4ED1">
              <w:rPr>
                <w:rFonts w:ascii="Times New Roman" w:hAnsi="Times New Roman" w:cs="Times New Roman"/>
                <w:color w:val="000000"/>
              </w:rPr>
              <w:t>8.9</w:t>
            </w:r>
          </w:p>
        </w:tc>
      </w:tr>
      <w:tr w:rsidR="008A3980" w:rsidRPr="00216C3E" w14:paraId="60D28257" w14:textId="77777777" w:rsidTr="008A3980">
        <w:trPr>
          <w:trHeight w:val="300"/>
          <w:jc w:val="center"/>
        </w:trPr>
        <w:tc>
          <w:tcPr>
            <w:tcW w:w="983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2836FE" w14:textId="211F01A0" w:rsidR="008A3980" w:rsidRPr="00DD7F60" w:rsidRDefault="008A3980" w:rsidP="008A3980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676112">
              <w:rPr>
                <w:rFonts w:ascii="Times New Roman" w:hAnsi="Times New Roman" w:cs="Times New Roman"/>
                <w:color w:val="000000"/>
              </w:rPr>
              <w:t>I know how to monitor the amount of sodium I eat based on the information provided on the nutrition information panel.</w:t>
            </w:r>
          </w:p>
        </w:tc>
      </w:tr>
      <w:tr w:rsidR="00F0356D" w:rsidRPr="00216C3E" w14:paraId="62FF47B4" w14:textId="77777777" w:rsidTr="00396AF3">
        <w:trPr>
          <w:trHeight w:val="300"/>
          <w:jc w:val="center"/>
        </w:trPr>
        <w:tc>
          <w:tcPr>
            <w:tcW w:w="6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B851F6" w14:textId="79EA864E" w:rsidR="00F0356D" w:rsidRPr="00DD7F60" w:rsidRDefault="00F0356D" w:rsidP="00F0356D">
            <w:pPr>
              <w:spacing w:after="0" w:line="240" w:lineRule="auto"/>
              <w:ind w:firstLineChars="100" w:firstLine="220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Agree</w:t>
            </w:r>
          </w:p>
        </w:tc>
        <w:tc>
          <w:tcPr>
            <w:tcW w:w="1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62D240F" w14:textId="3A34B503" w:rsidR="00F0356D" w:rsidRPr="00DD7F60" w:rsidRDefault="00F0356D" w:rsidP="00F0356D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0356D">
              <w:rPr>
                <w:rFonts w:ascii="Times New Roman" w:hAnsi="Times New Roman" w:cs="Times New Roman"/>
                <w:color w:val="000000"/>
              </w:rPr>
              <w:t>57.6</w:t>
            </w: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CD172E" w14:textId="06A510A6" w:rsidR="00F0356D" w:rsidRPr="00DD7F60" w:rsidRDefault="00E11E0F" w:rsidP="00F0356D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53.8 - 61.5</w:t>
            </w:r>
          </w:p>
        </w:tc>
      </w:tr>
      <w:tr w:rsidR="00F0356D" w:rsidRPr="00216C3E" w14:paraId="334E507F" w14:textId="77777777" w:rsidTr="00396AF3">
        <w:trPr>
          <w:trHeight w:val="300"/>
          <w:jc w:val="center"/>
        </w:trPr>
        <w:tc>
          <w:tcPr>
            <w:tcW w:w="666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C58310F" w14:textId="70955BF0" w:rsidR="00F0356D" w:rsidRPr="00DD7F60" w:rsidRDefault="00F0356D" w:rsidP="00F0356D">
            <w:pPr>
              <w:spacing w:after="0" w:line="240" w:lineRule="auto"/>
              <w:ind w:firstLineChars="100" w:firstLine="220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Neither</w:t>
            </w:r>
          </w:p>
        </w:tc>
        <w:tc>
          <w:tcPr>
            <w:tcW w:w="1396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E5ED20F" w14:textId="131107A3" w:rsidR="00F0356D" w:rsidRPr="00DD7F60" w:rsidRDefault="00F0356D" w:rsidP="00F0356D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0356D">
              <w:rPr>
                <w:rFonts w:ascii="Times New Roman" w:hAnsi="Times New Roman" w:cs="Times New Roman"/>
                <w:color w:val="000000"/>
              </w:rPr>
              <w:t>23.7</w:t>
            </w:r>
          </w:p>
        </w:tc>
        <w:tc>
          <w:tcPr>
            <w:tcW w:w="177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6AD5979" w14:textId="39F130D2" w:rsidR="00F0356D" w:rsidRPr="00DD7F60" w:rsidRDefault="00240B88" w:rsidP="00F0356D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20.4 - 27.1</w:t>
            </w:r>
          </w:p>
        </w:tc>
      </w:tr>
      <w:tr w:rsidR="00F0356D" w:rsidRPr="00216C3E" w14:paraId="200D0E86" w14:textId="77777777" w:rsidTr="00396AF3">
        <w:trPr>
          <w:trHeight w:val="300"/>
          <w:jc w:val="center"/>
        </w:trPr>
        <w:tc>
          <w:tcPr>
            <w:tcW w:w="6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AC2FBC6" w14:textId="7D2E71B3" w:rsidR="00F0356D" w:rsidRPr="00DD7F60" w:rsidRDefault="00F0356D" w:rsidP="00F0356D">
            <w:pPr>
              <w:spacing w:after="0" w:line="240" w:lineRule="auto"/>
              <w:ind w:firstLineChars="100" w:firstLine="220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Disagree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541863C" w14:textId="0F5EC000" w:rsidR="00F0356D" w:rsidRPr="00DD7F60" w:rsidRDefault="00F0356D" w:rsidP="00F0356D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0356D">
              <w:rPr>
                <w:rFonts w:ascii="Times New Roman" w:hAnsi="Times New Roman" w:cs="Times New Roman"/>
                <w:color w:val="000000"/>
              </w:rPr>
              <w:t>18.8</w:t>
            </w:r>
          </w:p>
        </w:tc>
        <w:tc>
          <w:tcPr>
            <w:tcW w:w="17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DC7AB8C" w14:textId="655FE502" w:rsidR="00F0356D" w:rsidRPr="00DD7F60" w:rsidRDefault="00240B88" w:rsidP="00F0356D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15.7 - 22.0</w:t>
            </w:r>
          </w:p>
        </w:tc>
      </w:tr>
    </w:tbl>
    <w:p w14:paraId="23D5326D" w14:textId="77777777" w:rsidR="005D2F9C" w:rsidRPr="00216C3E" w:rsidRDefault="005D2F9C" w:rsidP="005D2F9C">
      <w:pPr>
        <w:spacing w:line="240" w:lineRule="auto"/>
        <w:rPr>
          <w:rFonts w:ascii="Times New Roman" w:hAnsi="Times New Roman" w:cs="Times New Roman"/>
        </w:rPr>
      </w:pPr>
    </w:p>
    <w:p w14:paraId="44FC4A27" w14:textId="0628673F" w:rsidR="005D2F9C" w:rsidRPr="00216C3E" w:rsidRDefault="003470A9" w:rsidP="00EE7E46">
      <w:pPr>
        <w:spacing w:line="240" w:lineRule="auto"/>
        <w:jc w:val="center"/>
        <w:rPr>
          <w:rFonts w:ascii="Times New Roman" w:hAnsi="Times New Roman" w:cs="Times New Roman"/>
        </w:rPr>
      </w:pPr>
      <w:r>
        <w:rPr>
          <w:noProof/>
        </w:rPr>
        <w:drawing>
          <wp:inline distT="0" distB="0" distL="0" distR="0" wp14:anchorId="570D8C84" wp14:editId="67F88822">
            <wp:extent cx="5400675" cy="3124200"/>
            <wp:effectExtent l="0" t="0" r="9525" b="0"/>
            <wp:docPr id="1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B2B69FBE-8616-2F7D-FF9A-01BAD48329D8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5"/>
              </a:graphicData>
            </a:graphic>
          </wp:inline>
        </w:drawing>
      </w:r>
    </w:p>
    <w:p w14:paraId="1DB589BF" w14:textId="1A4AEB47" w:rsidR="005D2F9C" w:rsidRPr="00216C3E" w:rsidRDefault="005D2F9C" w:rsidP="005D2F9C">
      <w:pPr>
        <w:spacing w:line="240" w:lineRule="auto"/>
        <w:jc w:val="both"/>
        <w:rPr>
          <w:rFonts w:ascii="Times New Roman" w:hAnsi="Times New Roman" w:cs="Times New Roman"/>
          <w:b/>
          <w:bCs/>
        </w:rPr>
      </w:pPr>
      <w:r w:rsidRPr="00216C3E">
        <w:rPr>
          <w:rFonts w:ascii="Times New Roman" w:hAnsi="Times New Roman" w:cs="Times New Roman"/>
          <w:b/>
          <w:bCs/>
        </w:rPr>
        <w:t>Figure S1. Percentage of participants who</w:t>
      </w:r>
      <w:r w:rsidR="001D48EC">
        <w:rPr>
          <w:rFonts w:ascii="Times New Roman" w:hAnsi="Times New Roman" w:cs="Times New Roman"/>
          <w:b/>
          <w:bCs/>
        </w:rPr>
        <w:t xml:space="preserve"> </w:t>
      </w:r>
      <w:r w:rsidRPr="00216C3E">
        <w:rPr>
          <w:rFonts w:ascii="Times New Roman" w:hAnsi="Times New Roman" w:cs="Times New Roman"/>
          <w:b/>
          <w:bCs/>
        </w:rPr>
        <w:t xml:space="preserve">identified these foods as high in sodium </w:t>
      </w:r>
    </w:p>
    <w:p w14:paraId="5872141D" w14:textId="77777777" w:rsidR="005D2F9C" w:rsidRPr="00216C3E" w:rsidRDefault="005D2F9C" w:rsidP="005D2F9C">
      <w:pPr>
        <w:spacing w:line="240" w:lineRule="auto"/>
        <w:rPr>
          <w:rFonts w:ascii="Times New Roman" w:hAnsi="Times New Roman" w:cs="Times New Roman"/>
        </w:rPr>
      </w:pPr>
      <w:r w:rsidRPr="00216C3E">
        <w:rPr>
          <w:rFonts w:ascii="Times New Roman" w:hAnsi="Times New Roman" w:cs="Times New Roman"/>
        </w:rPr>
        <w:br w:type="page"/>
      </w:r>
    </w:p>
    <w:tbl>
      <w:tblPr>
        <w:tblW w:w="9923" w:type="dxa"/>
        <w:jc w:val="center"/>
        <w:tblLook w:val="04A0" w:firstRow="1" w:lastRow="0" w:firstColumn="1" w:lastColumn="0" w:noHBand="0" w:noVBand="1"/>
      </w:tblPr>
      <w:tblGrid>
        <w:gridCol w:w="4395"/>
        <w:gridCol w:w="1842"/>
        <w:gridCol w:w="1843"/>
        <w:gridCol w:w="1843"/>
      </w:tblGrid>
      <w:tr w:rsidR="005D2F9C" w:rsidRPr="00216C3E" w14:paraId="1829C3DD" w14:textId="77777777" w:rsidTr="00BB5F94">
        <w:trPr>
          <w:trHeight w:val="340"/>
          <w:jc w:val="center"/>
        </w:trPr>
        <w:tc>
          <w:tcPr>
            <w:tcW w:w="9923" w:type="dxa"/>
            <w:gridSpan w:val="4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7A916D" w14:textId="77777777" w:rsidR="005D2F9C" w:rsidRPr="00216C3E" w:rsidRDefault="005D2F9C" w:rsidP="005D2F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216C3E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lastRenderedPageBreak/>
              <w:t>Table S4. Behaviour towards dietary sodium and salt</w:t>
            </w:r>
            <w:r w:rsidRPr="00216C3E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</w:tr>
      <w:tr w:rsidR="005D2F9C" w:rsidRPr="00216C3E" w14:paraId="39BF4748" w14:textId="77777777" w:rsidTr="00BB5F94">
        <w:trPr>
          <w:trHeight w:val="340"/>
          <w:jc w:val="center"/>
        </w:trPr>
        <w:tc>
          <w:tcPr>
            <w:tcW w:w="4395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54BB0C8" w14:textId="77777777" w:rsidR="005D2F9C" w:rsidRPr="00216C3E" w:rsidRDefault="005D2F9C" w:rsidP="005D2F9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216C3E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Behaviour</w:t>
            </w:r>
          </w:p>
        </w:tc>
        <w:tc>
          <w:tcPr>
            <w:tcW w:w="552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C9A4AD" w14:textId="77777777" w:rsidR="005D2F9C" w:rsidRPr="00216C3E" w:rsidRDefault="005D2F9C" w:rsidP="005D2F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16C3E">
              <w:rPr>
                <w:rFonts w:ascii="Times New Roman" w:eastAsia="Times New Roman" w:hAnsi="Times New Roman" w:cs="Times New Roman"/>
                <w:color w:val="000000"/>
              </w:rPr>
              <w:t>% (95% Confidence interval)</w:t>
            </w:r>
          </w:p>
        </w:tc>
      </w:tr>
      <w:tr w:rsidR="005D2F9C" w:rsidRPr="00216C3E" w14:paraId="4AD62CD3" w14:textId="77777777" w:rsidTr="00BB5F94">
        <w:trPr>
          <w:trHeight w:val="340"/>
          <w:jc w:val="center"/>
        </w:trPr>
        <w:tc>
          <w:tcPr>
            <w:tcW w:w="439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A1E651A" w14:textId="77777777" w:rsidR="005D2F9C" w:rsidRPr="00216C3E" w:rsidRDefault="005D2F9C" w:rsidP="005D2F9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198F60" w14:textId="77777777" w:rsidR="005D2F9C" w:rsidRPr="00216C3E" w:rsidRDefault="005D2F9C" w:rsidP="005D2F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216C3E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Never/ Rarely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9E5CAC" w14:textId="77777777" w:rsidR="005D2F9C" w:rsidRPr="00216C3E" w:rsidRDefault="005D2F9C" w:rsidP="005D2F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216C3E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ometimes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5603A2" w14:textId="77777777" w:rsidR="005D2F9C" w:rsidRPr="00216C3E" w:rsidRDefault="005D2F9C" w:rsidP="005D2F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216C3E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Often/ Always</w:t>
            </w:r>
          </w:p>
        </w:tc>
      </w:tr>
      <w:tr w:rsidR="005D2F9C" w:rsidRPr="00216C3E" w14:paraId="3FF59A96" w14:textId="77777777" w:rsidTr="00BB5F94">
        <w:trPr>
          <w:trHeight w:val="340"/>
          <w:jc w:val="center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8285BA" w14:textId="77777777" w:rsidR="005D2F9C" w:rsidRPr="00216C3E" w:rsidRDefault="005D2F9C" w:rsidP="005D2F9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216C3E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Salt and sodium use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50F9B3" w14:textId="77777777" w:rsidR="005D2F9C" w:rsidRPr="00216C3E" w:rsidRDefault="005D2F9C" w:rsidP="005D2F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882CA7" w14:textId="77777777" w:rsidR="005D2F9C" w:rsidRPr="00216C3E" w:rsidRDefault="005D2F9C" w:rsidP="005D2F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2600B3" w14:textId="77777777" w:rsidR="005D2F9C" w:rsidRPr="00216C3E" w:rsidRDefault="005D2F9C" w:rsidP="005D2F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654337" w:rsidRPr="00216C3E" w14:paraId="5A2C415B" w14:textId="77777777" w:rsidTr="00BB5F94">
        <w:trPr>
          <w:trHeight w:val="340"/>
          <w:jc w:val="center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3831E0" w14:textId="77777777" w:rsidR="00654337" w:rsidRPr="00216C3E" w:rsidRDefault="00654337" w:rsidP="006543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216C3E">
              <w:rPr>
                <w:rFonts w:ascii="Times New Roman" w:eastAsia="Times New Roman" w:hAnsi="Times New Roman" w:cs="Times New Roman"/>
                <w:color w:val="000000"/>
              </w:rPr>
              <w:t>Use salt, sauces, or condiments when cooking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DE3FDC" w14:textId="339C2521" w:rsidR="00654337" w:rsidRPr="00654337" w:rsidRDefault="00654337" w:rsidP="006543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654337">
              <w:rPr>
                <w:rFonts w:ascii="Times New Roman" w:hAnsi="Times New Roman" w:cs="Times New Roman"/>
                <w:color w:val="000000"/>
              </w:rPr>
              <w:t>13.</w:t>
            </w:r>
            <w:r w:rsidR="00E32827">
              <w:rPr>
                <w:rFonts w:ascii="Times New Roman" w:hAnsi="Times New Roman" w:cs="Times New Roman"/>
                <w:color w:val="000000"/>
              </w:rPr>
              <w:t>0</w:t>
            </w:r>
            <w:r w:rsidRPr="00654337">
              <w:rPr>
                <w:rFonts w:ascii="Times New Roman" w:hAnsi="Times New Roman" w:cs="Times New Roman"/>
                <w:color w:val="000000"/>
              </w:rPr>
              <w:t xml:space="preserve"> (10.</w:t>
            </w:r>
            <w:r w:rsidR="00E32827">
              <w:rPr>
                <w:rFonts w:ascii="Times New Roman" w:hAnsi="Times New Roman" w:cs="Times New Roman"/>
                <w:color w:val="000000"/>
              </w:rPr>
              <w:t>6</w:t>
            </w:r>
            <w:r w:rsidRPr="00654337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="002037DC">
              <w:rPr>
                <w:rFonts w:ascii="Times New Roman" w:hAnsi="Times New Roman" w:cs="Times New Roman"/>
                <w:color w:val="000000"/>
              </w:rPr>
              <w:t>-</w:t>
            </w:r>
            <w:r w:rsidRPr="00654337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="00E32827">
              <w:rPr>
                <w:rFonts w:ascii="Times New Roman" w:hAnsi="Times New Roman" w:cs="Times New Roman"/>
                <w:color w:val="000000"/>
              </w:rPr>
              <w:t>15.8</w:t>
            </w:r>
            <w:r w:rsidRPr="00654337">
              <w:rPr>
                <w:rFonts w:ascii="Times New Roman" w:hAnsi="Times New Roman" w:cs="Times New Roman"/>
                <w:color w:val="000000"/>
              </w:rPr>
              <w:t>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49A76" w14:textId="5E9396FF" w:rsidR="00654337" w:rsidRPr="00654337" w:rsidRDefault="00E32827" w:rsidP="006543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36.2</w:t>
            </w:r>
            <w:r w:rsidR="00654337" w:rsidRPr="00654337">
              <w:rPr>
                <w:rFonts w:ascii="Times New Roman" w:hAnsi="Times New Roman" w:cs="Times New Roman"/>
                <w:color w:val="000000"/>
              </w:rPr>
              <w:t xml:space="preserve"> (32.</w:t>
            </w:r>
            <w:r>
              <w:rPr>
                <w:rFonts w:ascii="Times New Roman" w:hAnsi="Times New Roman" w:cs="Times New Roman"/>
                <w:color w:val="000000"/>
              </w:rPr>
              <w:t>3</w:t>
            </w:r>
            <w:r w:rsidR="002037DC">
              <w:rPr>
                <w:rFonts w:ascii="Times New Roman" w:hAnsi="Times New Roman" w:cs="Times New Roman"/>
                <w:color w:val="000000"/>
              </w:rPr>
              <w:t xml:space="preserve"> -</w:t>
            </w:r>
            <w:r w:rsidR="00654337" w:rsidRPr="00654337">
              <w:rPr>
                <w:rFonts w:ascii="Times New Roman" w:hAnsi="Times New Roman" w:cs="Times New Roman"/>
                <w:color w:val="000000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</w:rPr>
              <w:t>40.2</w:t>
            </w:r>
            <w:r w:rsidR="00654337" w:rsidRPr="00654337">
              <w:rPr>
                <w:rFonts w:ascii="Times New Roman" w:hAnsi="Times New Roman" w:cs="Times New Roman"/>
                <w:color w:val="000000"/>
              </w:rPr>
              <w:t>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E67BE8" w14:textId="73F55DF0" w:rsidR="00654337" w:rsidRPr="00654337" w:rsidRDefault="00654337" w:rsidP="006543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654337">
              <w:rPr>
                <w:rFonts w:ascii="Times New Roman" w:hAnsi="Times New Roman" w:cs="Times New Roman"/>
                <w:color w:val="000000"/>
              </w:rPr>
              <w:t>50.9 (47.0 - 54.7)</w:t>
            </w:r>
          </w:p>
        </w:tc>
      </w:tr>
      <w:tr w:rsidR="00654337" w:rsidRPr="00216C3E" w14:paraId="445D1665" w14:textId="77777777" w:rsidTr="00BB5F94">
        <w:trPr>
          <w:trHeight w:val="340"/>
          <w:jc w:val="center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D4243C" w14:textId="77777777" w:rsidR="00654337" w:rsidRPr="00216C3E" w:rsidRDefault="00654337" w:rsidP="006543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216C3E">
              <w:rPr>
                <w:rFonts w:ascii="Times New Roman" w:eastAsia="Times New Roman" w:hAnsi="Times New Roman" w:cs="Times New Roman"/>
                <w:color w:val="000000"/>
              </w:rPr>
              <w:t>Use salt, sauces, or condiments at the table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7F0C61" w14:textId="7297B9BD" w:rsidR="00654337" w:rsidRPr="00654337" w:rsidRDefault="00654337" w:rsidP="006543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654337">
              <w:rPr>
                <w:rFonts w:ascii="Times New Roman" w:hAnsi="Times New Roman" w:cs="Times New Roman"/>
                <w:color w:val="000000"/>
              </w:rPr>
              <w:t>46.</w:t>
            </w:r>
            <w:r w:rsidR="00A22704">
              <w:rPr>
                <w:rFonts w:ascii="Times New Roman" w:hAnsi="Times New Roman" w:cs="Times New Roman"/>
                <w:color w:val="000000"/>
              </w:rPr>
              <w:t>3</w:t>
            </w:r>
            <w:r w:rsidRPr="00654337">
              <w:rPr>
                <w:rFonts w:ascii="Times New Roman" w:hAnsi="Times New Roman" w:cs="Times New Roman"/>
                <w:color w:val="000000"/>
              </w:rPr>
              <w:t xml:space="preserve"> (42.</w:t>
            </w:r>
            <w:r w:rsidR="00A22704">
              <w:rPr>
                <w:rFonts w:ascii="Times New Roman" w:hAnsi="Times New Roman" w:cs="Times New Roman"/>
                <w:color w:val="000000"/>
              </w:rPr>
              <w:t>5</w:t>
            </w:r>
            <w:r w:rsidRPr="00654337">
              <w:rPr>
                <w:rFonts w:ascii="Times New Roman" w:hAnsi="Times New Roman" w:cs="Times New Roman"/>
                <w:color w:val="000000"/>
              </w:rPr>
              <w:t xml:space="preserve"> - 50.</w:t>
            </w:r>
            <w:r w:rsidR="00A22704">
              <w:rPr>
                <w:rFonts w:ascii="Times New Roman" w:hAnsi="Times New Roman" w:cs="Times New Roman"/>
                <w:color w:val="000000"/>
              </w:rPr>
              <w:t>1</w:t>
            </w:r>
            <w:r w:rsidRPr="00654337">
              <w:rPr>
                <w:rFonts w:ascii="Times New Roman" w:hAnsi="Times New Roman" w:cs="Times New Roman"/>
                <w:color w:val="000000"/>
              </w:rPr>
              <w:t>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0AC55F" w14:textId="50166366" w:rsidR="00654337" w:rsidRPr="00654337" w:rsidRDefault="00654337" w:rsidP="006543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654337">
              <w:rPr>
                <w:rFonts w:ascii="Times New Roman" w:hAnsi="Times New Roman" w:cs="Times New Roman"/>
                <w:color w:val="000000"/>
              </w:rPr>
              <w:t>41.</w:t>
            </w:r>
            <w:r w:rsidR="002037DC">
              <w:rPr>
                <w:rFonts w:ascii="Times New Roman" w:hAnsi="Times New Roman" w:cs="Times New Roman"/>
                <w:color w:val="000000"/>
              </w:rPr>
              <w:t>6</w:t>
            </w:r>
            <w:r w:rsidRPr="00654337">
              <w:rPr>
                <w:rFonts w:ascii="Times New Roman" w:hAnsi="Times New Roman" w:cs="Times New Roman"/>
                <w:color w:val="000000"/>
              </w:rPr>
              <w:t xml:space="preserve"> (37.</w:t>
            </w:r>
            <w:r w:rsidR="002037DC">
              <w:rPr>
                <w:rFonts w:ascii="Times New Roman" w:hAnsi="Times New Roman" w:cs="Times New Roman"/>
                <w:color w:val="000000"/>
              </w:rPr>
              <w:t>8</w:t>
            </w:r>
            <w:r w:rsidRPr="00654337">
              <w:rPr>
                <w:rFonts w:ascii="Times New Roman" w:hAnsi="Times New Roman" w:cs="Times New Roman"/>
                <w:color w:val="000000"/>
              </w:rPr>
              <w:t xml:space="preserve"> - 45.</w:t>
            </w:r>
            <w:r w:rsidR="002037DC">
              <w:rPr>
                <w:rFonts w:ascii="Times New Roman" w:hAnsi="Times New Roman" w:cs="Times New Roman"/>
                <w:color w:val="000000"/>
              </w:rPr>
              <w:t>4</w:t>
            </w:r>
            <w:r w:rsidRPr="00654337">
              <w:rPr>
                <w:rFonts w:ascii="Times New Roman" w:hAnsi="Times New Roman" w:cs="Times New Roman"/>
                <w:color w:val="000000"/>
              </w:rPr>
              <w:t>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42A914" w14:textId="48D64D3F" w:rsidR="00654337" w:rsidRPr="00654337" w:rsidRDefault="00654337" w:rsidP="006543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654337">
              <w:rPr>
                <w:rFonts w:ascii="Times New Roman" w:hAnsi="Times New Roman" w:cs="Times New Roman"/>
                <w:color w:val="000000"/>
              </w:rPr>
              <w:t>12.</w:t>
            </w:r>
            <w:r w:rsidR="002037DC">
              <w:rPr>
                <w:rFonts w:ascii="Times New Roman" w:hAnsi="Times New Roman" w:cs="Times New Roman"/>
                <w:color w:val="000000"/>
              </w:rPr>
              <w:t>1</w:t>
            </w:r>
            <w:r w:rsidRPr="00654337">
              <w:rPr>
                <w:rFonts w:ascii="Times New Roman" w:hAnsi="Times New Roman" w:cs="Times New Roman"/>
                <w:color w:val="000000"/>
              </w:rPr>
              <w:t xml:space="preserve"> (10.</w:t>
            </w:r>
            <w:r w:rsidR="002037DC">
              <w:rPr>
                <w:rFonts w:ascii="Times New Roman" w:hAnsi="Times New Roman" w:cs="Times New Roman"/>
                <w:color w:val="000000"/>
              </w:rPr>
              <w:t xml:space="preserve">0 </w:t>
            </w:r>
            <w:r w:rsidRPr="00654337">
              <w:rPr>
                <w:rFonts w:ascii="Times New Roman" w:hAnsi="Times New Roman" w:cs="Times New Roman"/>
                <w:color w:val="000000"/>
              </w:rPr>
              <w:t>- 1</w:t>
            </w:r>
            <w:r w:rsidR="002037DC">
              <w:rPr>
                <w:rFonts w:ascii="Times New Roman" w:hAnsi="Times New Roman" w:cs="Times New Roman"/>
                <w:color w:val="000000"/>
              </w:rPr>
              <w:t>4.6</w:t>
            </w:r>
            <w:r w:rsidRPr="00654337">
              <w:rPr>
                <w:rFonts w:ascii="Times New Roman" w:hAnsi="Times New Roman" w:cs="Times New Roman"/>
                <w:color w:val="000000"/>
              </w:rPr>
              <w:t>)</w:t>
            </w:r>
          </w:p>
        </w:tc>
      </w:tr>
      <w:tr w:rsidR="00654337" w:rsidRPr="00216C3E" w14:paraId="4EEDC396" w14:textId="77777777" w:rsidTr="00BB5F94">
        <w:trPr>
          <w:trHeight w:val="340"/>
          <w:jc w:val="center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30E806" w14:textId="77777777" w:rsidR="00654337" w:rsidRPr="00216C3E" w:rsidRDefault="00654337" w:rsidP="0065433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216C3E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Strategies to reduce sodium consumption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420505" w14:textId="77777777" w:rsidR="00654337" w:rsidRPr="00654337" w:rsidRDefault="00654337" w:rsidP="006543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C77EAA" w14:textId="77777777" w:rsidR="00654337" w:rsidRPr="00654337" w:rsidRDefault="00654337" w:rsidP="006543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52FE2D" w14:textId="77777777" w:rsidR="00654337" w:rsidRPr="00654337" w:rsidRDefault="00654337" w:rsidP="006543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654337" w:rsidRPr="00216C3E" w14:paraId="6D8F1FA7" w14:textId="77777777" w:rsidTr="0003767D">
        <w:trPr>
          <w:trHeight w:val="340"/>
          <w:jc w:val="center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753706" w14:textId="77777777" w:rsidR="00654337" w:rsidRPr="00216C3E" w:rsidRDefault="00654337" w:rsidP="006543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216C3E">
              <w:rPr>
                <w:rFonts w:ascii="Times New Roman" w:eastAsia="Times New Roman" w:hAnsi="Times New Roman" w:cs="Times New Roman"/>
                <w:color w:val="000000"/>
              </w:rPr>
              <w:t>Minimise consuming pickled or preserved foods (e.g., salted vegetables, achar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CC9960" w14:textId="380F30BF" w:rsidR="00654337" w:rsidRPr="0003767D" w:rsidRDefault="0089705A" w:rsidP="000376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3767D">
              <w:rPr>
                <w:rFonts w:ascii="Times New Roman" w:hAnsi="Times New Roman" w:cs="Times New Roman"/>
                <w:color w:val="000000"/>
              </w:rPr>
              <w:t>12.2 (9.7 - 15.3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24DA8F" w14:textId="13A2E821" w:rsidR="00654337" w:rsidRPr="0003767D" w:rsidRDefault="0089705A" w:rsidP="000376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3767D">
              <w:rPr>
                <w:rFonts w:ascii="Times New Roman" w:hAnsi="Times New Roman" w:cs="Times New Roman"/>
                <w:color w:val="000000"/>
              </w:rPr>
              <w:t>37.4 (33.8 - 41.2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E15BE4" w14:textId="63D60E9C" w:rsidR="00654337" w:rsidRPr="0003767D" w:rsidRDefault="00D507D6" w:rsidP="000376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3767D">
              <w:rPr>
                <w:rFonts w:ascii="Times New Roman" w:hAnsi="Times New Roman" w:cs="Times New Roman"/>
                <w:color w:val="000000"/>
              </w:rPr>
              <w:t>50.5 (46.7 - 54.4)</w:t>
            </w:r>
          </w:p>
        </w:tc>
      </w:tr>
      <w:tr w:rsidR="00085EAD" w:rsidRPr="00216C3E" w14:paraId="705976BB" w14:textId="77777777" w:rsidTr="0003767D">
        <w:trPr>
          <w:trHeight w:val="340"/>
          <w:jc w:val="center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BE442D" w14:textId="77777777" w:rsidR="00085EAD" w:rsidRPr="00216C3E" w:rsidRDefault="00085EAD" w:rsidP="00085EA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216C3E">
              <w:rPr>
                <w:rFonts w:ascii="Times New Roman" w:eastAsia="Times New Roman" w:hAnsi="Times New Roman" w:cs="Times New Roman"/>
                <w:color w:val="000000"/>
              </w:rPr>
              <w:t>Minimise consuming fast foods (e.g., burgers, fried chicken, pizza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A4B96" w14:textId="40997D1F" w:rsidR="00085EAD" w:rsidRPr="0003767D" w:rsidRDefault="00085EAD" w:rsidP="000376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3767D">
              <w:rPr>
                <w:rFonts w:ascii="Times New Roman" w:hAnsi="Times New Roman" w:cs="Times New Roman"/>
              </w:rPr>
              <w:t>17</w:t>
            </w:r>
            <w:r w:rsidR="0003767D">
              <w:rPr>
                <w:rFonts w:ascii="Times New Roman" w:hAnsi="Times New Roman" w:cs="Times New Roman"/>
              </w:rPr>
              <w:t>.0</w:t>
            </w:r>
            <w:r w:rsidRPr="0003767D">
              <w:rPr>
                <w:rFonts w:ascii="Times New Roman" w:hAnsi="Times New Roman" w:cs="Times New Roman"/>
              </w:rPr>
              <w:t xml:space="preserve"> (14.2 - 20.2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42A024" w14:textId="79F4031E" w:rsidR="00085EAD" w:rsidRPr="0003767D" w:rsidRDefault="00085EAD" w:rsidP="000376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3767D">
              <w:rPr>
                <w:rFonts w:ascii="Times New Roman" w:hAnsi="Times New Roman" w:cs="Times New Roman"/>
              </w:rPr>
              <w:t>37.2 (33.6 - 41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067F97" w14:textId="49BE6195" w:rsidR="00085EAD" w:rsidRPr="0003767D" w:rsidRDefault="00085EAD" w:rsidP="000376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3767D">
              <w:rPr>
                <w:rFonts w:ascii="Times New Roman" w:hAnsi="Times New Roman" w:cs="Times New Roman"/>
              </w:rPr>
              <w:t>46</w:t>
            </w:r>
            <w:r w:rsidR="0003767D">
              <w:rPr>
                <w:rFonts w:ascii="Times New Roman" w:hAnsi="Times New Roman" w:cs="Times New Roman"/>
              </w:rPr>
              <w:t>.0</w:t>
            </w:r>
            <w:r w:rsidRPr="0003767D">
              <w:rPr>
                <w:rFonts w:ascii="Times New Roman" w:hAnsi="Times New Roman" w:cs="Times New Roman"/>
              </w:rPr>
              <w:t xml:space="preserve"> (42.2 - 49.8)</w:t>
            </w:r>
          </w:p>
        </w:tc>
      </w:tr>
      <w:tr w:rsidR="00CB2F0D" w:rsidRPr="00216C3E" w14:paraId="07FE63DB" w14:textId="77777777" w:rsidTr="0003767D">
        <w:trPr>
          <w:trHeight w:val="340"/>
          <w:jc w:val="center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2CCA96" w14:textId="54B7CBF5" w:rsidR="00CB2F0D" w:rsidRPr="00216C3E" w:rsidRDefault="00CB2F0D" w:rsidP="00CB2F0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216C3E">
              <w:rPr>
                <w:rFonts w:ascii="Times New Roman" w:eastAsia="Times New Roman" w:hAnsi="Times New Roman" w:cs="Times New Roman"/>
                <w:color w:val="000000"/>
              </w:rPr>
              <w:t xml:space="preserve">Minimise consuming ready-to-eat or processed foods (e.g., luncheon meat, sausages, fish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b</w:t>
            </w:r>
            <w:r w:rsidRPr="00216C3E">
              <w:rPr>
                <w:rFonts w:ascii="Times New Roman" w:eastAsia="Times New Roman" w:hAnsi="Times New Roman" w:cs="Times New Roman"/>
                <w:color w:val="000000"/>
              </w:rPr>
              <w:t>alls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64B0A3" w14:textId="208400B0" w:rsidR="00CB2F0D" w:rsidRPr="0003767D" w:rsidRDefault="00CB2F0D" w:rsidP="000376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3767D">
              <w:rPr>
                <w:rFonts w:ascii="Times New Roman" w:hAnsi="Times New Roman" w:cs="Times New Roman"/>
              </w:rPr>
              <w:t>16.2 (13.5 - 19.4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D93662" w14:textId="7691232E" w:rsidR="00CB2F0D" w:rsidRPr="0003767D" w:rsidRDefault="00CB2F0D" w:rsidP="000376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3767D">
              <w:rPr>
                <w:rFonts w:ascii="Times New Roman" w:hAnsi="Times New Roman" w:cs="Times New Roman"/>
              </w:rPr>
              <w:t>38.4 (34.8 - 42.1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0806ED" w14:textId="4146AF2B" w:rsidR="00CB2F0D" w:rsidRPr="0003767D" w:rsidRDefault="00CB2F0D" w:rsidP="000376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3767D">
              <w:rPr>
                <w:rFonts w:ascii="Times New Roman" w:hAnsi="Times New Roman" w:cs="Times New Roman"/>
              </w:rPr>
              <w:t>45.5 (41.7 - 49.4)</w:t>
            </w:r>
          </w:p>
        </w:tc>
      </w:tr>
      <w:tr w:rsidR="00CB2F0D" w:rsidRPr="00216C3E" w14:paraId="7231EF3E" w14:textId="77777777" w:rsidTr="0003767D">
        <w:trPr>
          <w:trHeight w:val="340"/>
          <w:jc w:val="center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496D0C" w14:textId="77777777" w:rsidR="00CB2F0D" w:rsidRPr="00216C3E" w:rsidRDefault="00CB2F0D" w:rsidP="00CB2F0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216C3E">
              <w:rPr>
                <w:rFonts w:ascii="Times New Roman" w:eastAsia="Times New Roman" w:hAnsi="Times New Roman" w:cs="Times New Roman"/>
                <w:color w:val="000000"/>
              </w:rPr>
              <w:t>Minimise consuming savoury snacks (e.g., chips and crackers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E950CF" w14:textId="363C21FF" w:rsidR="00CB2F0D" w:rsidRPr="0003767D" w:rsidRDefault="00CB2F0D" w:rsidP="000376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3767D">
              <w:rPr>
                <w:rFonts w:ascii="Times New Roman" w:hAnsi="Times New Roman" w:cs="Times New Roman"/>
              </w:rPr>
              <w:t>15</w:t>
            </w:r>
            <w:r w:rsidR="0003767D">
              <w:rPr>
                <w:rFonts w:ascii="Times New Roman" w:hAnsi="Times New Roman" w:cs="Times New Roman"/>
              </w:rPr>
              <w:t>.0</w:t>
            </w:r>
            <w:r w:rsidRPr="0003767D">
              <w:rPr>
                <w:rFonts w:ascii="Times New Roman" w:hAnsi="Times New Roman" w:cs="Times New Roman"/>
              </w:rPr>
              <w:t xml:space="preserve"> (12.3 - 18.1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CDDAD0" w14:textId="27FE05BF" w:rsidR="00CB2F0D" w:rsidRPr="0003767D" w:rsidRDefault="00CB2F0D" w:rsidP="000376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3767D">
              <w:rPr>
                <w:rFonts w:ascii="Times New Roman" w:hAnsi="Times New Roman" w:cs="Times New Roman"/>
              </w:rPr>
              <w:t>44</w:t>
            </w:r>
            <w:r w:rsidR="0003767D">
              <w:rPr>
                <w:rFonts w:ascii="Times New Roman" w:hAnsi="Times New Roman" w:cs="Times New Roman"/>
              </w:rPr>
              <w:t>.0</w:t>
            </w:r>
            <w:r w:rsidRPr="0003767D">
              <w:rPr>
                <w:rFonts w:ascii="Times New Roman" w:hAnsi="Times New Roman" w:cs="Times New Roman"/>
              </w:rPr>
              <w:t xml:space="preserve"> (40.3 - 47.9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500739" w14:textId="3A3C8C9E" w:rsidR="00CB2F0D" w:rsidRPr="0003767D" w:rsidRDefault="00CB2F0D" w:rsidP="000376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3767D">
              <w:rPr>
                <w:rFonts w:ascii="Times New Roman" w:hAnsi="Times New Roman" w:cs="Times New Roman"/>
              </w:rPr>
              <w:t>41.1 (37.4 - 44.9)</w:t>
            </w:r>
          </w:p>
        </w:tc>
      </w:tr>
      <w:tr w:rsidR="0003767D" w:rsidRPr="00216C3E" w14:paraId="05625A8C" w14:textId="77777777" w:rsidTr="0003767D">
        <w:trPr>
          <w:trHeight w:val="340"/>
          <w:jc w:val="center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4200D" w14:textId="77777777" w:rsidR="0003767D" w:rsidRPr="00216C3E" w:rsidRDefault="0003767D" w:rsidP="000376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216C3E">
              <w:rPr>
                <w:rFonts w:ascii="Times New Roman" w:eastAsia="Times New Roman" w:hAnsi="Times New Roman" w:cs="Times New Roman"/>
                <w:color w:val="000000"/>
              </w:rPr>
              <w:t>Use spices or herbs instead of salt and condiments when cooking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3E5663" w14:textId="4BEC6B51" w:rsidR="0003767D" w:rsidRPr="0003767D" w:rsidRDefault="0003767D" w:rsidP="000376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3767D">
              <w:rPr>
                <w:rFonts w:ascii="Times New Roman" w:hAnsi="Times New Roman" w:cs="Times New Roman"/>
              </w:rPr>
              <w:t>24.3 (21.3 - 27.6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84C845" w14:textId="27AAF39B" w:rsidR="0003767D" w:rsidRPr="0003767D" w:rsidRDefault="0003767D" w:rsidP="000376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3767D">
              <w:rPr>
                <w:rFonts w:ascii="Times New Roman" w:hAnsi="Times New Roman" w:cs="Times New Roman"/>
              </w:rPr>
              <w:t>44.9 (41.1 - 48.8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03B5CE" w14:textId="785882E6" w:rsidR="0003767D" w:rsidRPr="0003767D" w:rsidRDefault="0003767D" w:rsidP="000376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3767D">
              <w:rPr>
                <w:rFonts w:ascii="Times New Roman" w:hAnsi="Times New Roman" w:cs="Times New Roman"/>
              </w:rPr>
              <w:t>30.9 (27.6 - 34.4)</w:t>
            </w:r>
          </w:p>
        </w:tc>
      </w:tr>
      <w:tr w:rsidR="00D62070" w:rsidRPr="00216C3E" w14:paraId="49825E58" w14:textId="77777777" w:rsidTr="0003767D">
        <w:trPr>
          <w:trHeight w:val="340"/>
          <w:jc w:val="center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385942" w14:textId="63C3886D" w:rsidR="00D62070" w:rsidRPr="00216C3E" w:rsidRDefault="00D62070" w:rsidP="00D6207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216C3E">
              <w:rPr>
                <w:rFonts w:ascii="Times New Roman" w:eastAsia="Times New Roman" w:hAnsi="Times New Roman" w:cs="Times New Roman"/>
                <w:color w:val="000000"/>
              </w:rPr>
              <w:t xml:space="preserve">Consume foods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products </w:t>
            </w:r>
            <w:r w:rsidRPr="00216C3E">
              <w:rPr>
                <w:rFonts w:ascii="Times New Roman" w:eastAsia="Times New Roman" w:hAnsi="Times New Roman" w:cs="Times New Roman"/>
                <w:color w:val="000000"/>
              </w:rPr>
              <w:t>labelled "sodium free", "low sodium" or "reduced sodium"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C4F122" w14:textId="17217FAF" w:rsidR="00D62070" w:rsidRPr="0003767D" w:rsidRDefault="00D62070" w:rsidP="000376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3767D">
              <w:rPr>
                <w:rFonts w:ascii="Times New Roman" w:hAnsi="Times New Roman" w:cs="Times New Roman"/>
              </w:rPr>
              <w:t>29.8 (26.5 - 33.4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6397BB" w14:textId="6830A933" w:rsidR="00D62070" w:rsidRPr="0003767D" w:rsidRDefault="00D62070" w:rsidP="000376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3767D">
              <w:rPr>
                <w:rFonts w:ascii="Times New Roman" w:hAnsi="Times New Roman" w:cs="Times New Roman"/>
              </w:rPr>
              <w:t>38.4 (34.7 - 42.2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C0B23C" w14:textId="4EDB5794" w:rsidR="00D62070" w:rsidRPr="0003767D" w:rsidRDefault="00D62070" w:rsidP="000376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3767D">
              <w:rPr>
                <w:rFonts w:ascii="Times New Roman" w:hAnsi="Times New Roman" w:cs="Times New Roman"/>
              </w:rPr>
              <w:t>31.9 (28.5 - 35.6)</w:t>
            </w:r>
          </w:p>
        </w:tc>
      </w:tr>
      <w:tr w:rsidR="00D62070" w:rsidRPr="00216C3E" w14:paraId="0E0973D9" w14:textId="77777777" w:rsidTr="0003767D">
        <w:trPr>
          <w:trHeight w:val="340"/>
          <w:jc w:val="center"/>
        </w:trPr>
        <w:tc>
          <w:tcPr>
            <w:tcW w:w="43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96A38CD" w14:textId="77777777" w:rsidR="00D62070" w:rsidRPr="00216C3E" w:rsidRDefault="00D62070" w:rsidP="00D6207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216C3E">
              <w:rPr>
                <w:rFonts w:ascii="Times New Roman" w:eastAsia="Times New Roman" w:hAnsi="Times New Roman" w:cs="Times New Roman"/>
                <w:color w:val="000000"/>
              </w:rPr>
              <w:t>Look at the food labels or Nutrition Information Panel to check the sodium content of a food item</w:t>
            </w:r>
          </w:p>
        </w:tc>
        <w:tc>
          <w:tcPr>
            <w:tcW w:w="184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B11DA5A" w14:textId="4507436D" w:rsidR="00D62070" w:rsidRPr="0003767D" w:rsidRDefault="00D62070" w:rsidP="000376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3767D">
              <w:rPr>
                <w:rFonts w:ascii="Times New Roman" w:hAnsi="Times New Roman" w:cs="Times New Roman"/>
              </w:rPr>
              <w:t>35.6 (32.1 - 39.3)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6F28C48" w14:textId="539D6239" w:rsidR="00D62070" w:rsidRPr="0003767D" w:rsidRDefault="00D62070" w:rsidP="000376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3767D">
              <w:rPr>
                <w:rFonts w:ascii="Times New Roman" w:hAnsi="Times New Roman" w:cs="Times New Roman"/>
              </w:rPr>
              <w:t>36.4 (32.8 - 40.2)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1FC7B0D" w14:textId="1762B33D" w:rsidR="00D62070" w:rsidRPr="0003767D" w:rsidRDefault="00D62070" w:rsidP="000376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3767D">
              <w:rPr>
                <w:rFonts w:ascii="Times New Roman" w:hAnsi="Times New Roman" w:cs="Times New Roman"/>
              </w:rPr>
              <w:t>28.1 (24.8 - 31.7)</w:t>
            </w:r>
          </w:p>
        </w:tc>
      </w:tr>
      <w:tr w:rsidR="0003767D" w:rsidRPr="00216C3E" w14:paraId="3D9F0DD3" w14:textId="77777777" w:rsidTr="0003767D">
        <w:trPr>
          <w:trHeight w:val="340"/>
          <w:jc w:val="center"/>
        </w:trPr>
        <w:tc>
          <w:tcPr>
            <w:tcW w:w="43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AE024F" w14:textId="77777777" w:rsidR="0003767D" w:rsidRPr="00216C3E" w:rsidRDefault="0003767D" w:rsidP="000376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216C3E">
              <w:rPr>
                <w:rFonts w:ascii="Times New Roman" w:eastAsia="Times New Roman" w:hAnsi="Times New Roman" w:cs="Times New Roman"/>
                <w:color w:val="000000"/>
              </w:rPr>
              <w:t>When eating out, request to have your meal prepared with no or less salt and condiments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9B4632" w14:textId="4EAB8A91" w:rsidR="0003767D" w:rsidRPr="0003767D" w:rsidRDefault="0003767D" w:rsidP="000376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3767D">
              <w:rPr>
                <w:rFonts w:ascii="Times New Roman" w:hAnsi="Times New Roman" w:cs="Times New Roman"/>
              </w:rPr>
              <w:t>50.6 (46.8 - 54.4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E0E087" w14:textId="78C97128" w:rsidR="0003767D" w:rsidRPr="0003767D" w:rsidRDefault="0003767D" w:rsidP="000376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3767D">
              <w:rPr>
                <w:rFonts w:ascii="Times New Roman" w:hAnsi="Times New Roman" w:cs="Times New Roman"/>
              </w:rPr>
              <w:t>30.5 (27 - 34.2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127853" w14:textId="2765C60E" w:rsidR="0003767D" w:rsidRPr="0003767D" w:rsidRDefault="0003767D" w:rsidP="000376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3767D">
              <w:rPr>
                <w:rFonts w:ascii="Times New Roman" w:hAnsi="Times New Roman" w:cs="Times New Roman"/>
              </w:rPr>
              <w:t>19.0 (16.2 - 22.2)</w:t>
            </w:r>
          </w:p>
        </w:tc>
      </w:tr>
    </w:tbl>
    <w:p w14:paraId="19E2334B" w14:textId="77777777" w:rsidR="005D2F9C" w:rsidRPr="00216C3E" w:rsidRDefault="005D2F9C" w:rsidP="005D2F9C">
      <w:pPr>
        <w:spacing w:line="240" w:lineRule="auto"/>
        <w:rPr>
          <w:rFonts w:ascii="Times New Roman" w:hAnsi="Times New Roman" w:cs="Times New Roman"/>
        </w:rPr>
      </w:pPr>
    </w:p>
    <w:p w14:paraId="15D67D58" w14:textId="77777777" w:rsidR="005D2F9C" w:rsidRPr="00216C3E" w:rsidRDefault="005D2F9C" w:rsidP="005D2F9C">
      <w:pPr>
        <w:spacing w:line="240" w:lineRule="auto"/>
        <w:rPr>
          <w:rFonts w:ascii="Times New Roman" w:hAnsi="Times New Roman" w:cs="Times New Roman"/>
        </w:rPr>
      </w:pPr>
      <w:r w:rsidRPr="00216C3E">
        <w:rPr>
          <w:rFonts w:ascii="Times New Roman" w:hAnsi="Times New Roman" w:cs="Times New Roman"/>
        </w:rPr>
        <w:br w:type="page"/>
      </w:r>
    </w:p>
    <w:p w14:paraId="60935C2E" w14:textId="77777777" w:rsidR="005D2F9C" w:rsidRPr="00216C3E" w:rsidRDefault="005D2F9C" w:rsidP="005D2F9C">
      <w:pPr>
        <w:spacing w:line="240" w:lineRule="auto"/>
        <w:rPr>
          <w:rFonts w:ascii="Times New Roman" w:hAnsi="Times New Roman" w:cs="Times New Roman"/>
        </w:rPr>
      </w:pPr>
    </w:p>
    <w:p w14:paraId="104427EE" w14:textId="6DB60448" w:rsidR="005D2F9C" w:rsidRPr="00216C3E" w:rsidRDefault="009605D8" w:rsidP="009605D8">
      <w:pPr>
        <w:spacing w:line="240" w:lineRule="auto"/>
        <w:jc w:val="center"/>
        <w:rPr>
          <w:rFonts w:ascii="Times New Roman" w:hAnsi="Times New Roman" w:cs="Times New Roman"/>
        </w:rPr>
      </w:pPr>
      <w:r>
        <w:rPr>
          <w:noProof/>
        </w:rPr>
        <w:drawing>
          <wp:inline distT="0" distB="0" distL="0" distR="0" wp14:anchorId="7ACF379D" wp14:editId="63652BDC">
            <wp:extent cx="5362575" cy="2743200"/>
            <wp:effectExtent l="0" t="0" r="9525" b="0"/>
            <wp:docPr id="2" name="Chart 2">
              <a:extLst xmlns:a="http://schemas.openxmlformats.org/drawingml/2006/main">
                <a:ext uri="{FF2B5EF4-FFF2-40B4-BE49-F238E27FC236}">
                  <a16:creationId xmlns:a16="http://schemas.microsoft.com/office/drawing/2014/main" id="{3915F9CA-C360-48D6-E175-E21CDB4A754C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6"/>
              </a:graphicData>
            </a:graphic>
          </wp:inline>
        </w:drawing>
      </w:r>
    </w:p>
    <w:p w14:paraId="21BC996C" w14:textId="77777777" w:rsidR="005D2F9C" w:rsidRPr="00216C3E" w:rsidRDefault="005D2F9C" w:rsidP="005D2F9C">
      <w:pPr>
        <w:spacing w:line="240" w:lineRule="auto"/>
        <w:rPr>
          <w:rFonts w:ascii="Times New Roman" w:hAnsi="Times New Roman" w:cs="Times New Roman"/>
          <w:b/>
          <w:bCs/>
        </w:rPr>
      </w:pPr>
      <w:r w:rsidRPr="00216C3E">
        <w:rPr>
          <w:rFonts w:ascii="Times New Roman" w:hAnsi="Times New Roman" w:cs="Times New Roman"/>
          <w:b/>
          <w:bCs/>
        </w:rPr>
        <w:t>Figure S2. Responsibility of various entities in reducing sodium intake among Singapore residents</w:t>
      </w:r>
    </w:p>
    <w:p w14:paraId="5B569468" w14:textId="77777777" w:rsidR="005D2F9C" w:rsidRPr="00216C3E" w:rsidRDefault="005D2F9C" w:rsidP="005D2F9C">
      <w:pPr>
        <w:spacing w:line="240" w:lineRule="auto"/>
        <w:rPr>
          <w:rFonts w:ascii="Times New Roman" w:hAnsi="Times New Roman" w:cs="Times New Roman"/>
        </w:rPr>
      </w:pPr>
    </w:p>
    <w:p w14:paraId="23884142" w14:textId="4A9E839F" w:rsidR="005D2F9C" w:rsidRPr="00216C3E" w:rsidRDefault="00C06647" w:rsidP="00C06647">
      <w:pPr>
        <w:spacing w:line="240" w:lineRule="auto"/>
        <w:jc w:val="center"/>
        <w:rPr>
          <w:rFonts w:ascii="Times New Roman" w:hAnsi="Times New Roman" w:cs="Times New Roman"/>
        </w:rPr>
      </w:pPr>
      <w:r>
        <w:rPr>
          <w:noProof/>
        </w:rPr>
        <w:drawing>
          <wp:inline distT="0" distB="0" distL="0" distR="0" wp14:anchorId="3E2C50D1" wp14:editId="0CDC09A0">
            <wp:extent cx="4572000" cy="2428875"/>
            <wp:effectExtent l="0" t="0" r="0" b="9525"/>
            <wp:docPr id="3" name="Chart 3">
              <a:extLst xmlns:a="http://schemas.openxmlformats.org/drawingml/2006/main">
                <a:ext uri="{FF2B5EF4-FFF2-40B4-BE49-F238E27FC236}">
                  <a16:creationId xmlns:a16="http://schemas.microsoft.com/office/drawing/2014/main" id="{F8733D25-C7E4-5970-1BB5-C65F2167C879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7"/>
              </a:graphicData>
            </a:graphic>
          </wp:inline>
        </w:drawing>
      </w:r>
    </w:p>
    <w:p w14:paraId="3D3C54E6" w14:textId="77777777" w:rsidR="005D2F9C" w:rsidRPr="00216C3E" w:rsidRDefault="005D2F9C" w:rsidP="005D2F9C">
      <w:pPr>
        <w:spacing w:line="240" w:lineRule="auto"/>
        <w:rPr>
          <w:rFonts w:ascii="Times New Roman" w:hAnsi="Times New Roman" w:cs="Times New Roman"/>
          <w:b/>
          <w:bCs/>
        </w:rPr>
      </w:pPr>
      <w:r w:rsidRPr="00216C3E">
        <w:rPr>
          <w:rFonts w:ascii="Times New Roman" w:hAnsi="Times New Roman" w:cs="Times New Roman"/>
          <w:b/>
          <w:bCs/>
        </w:rPr>
        <w:t>Figure S3. Topics of interest related to dietary sodium</w:t>
      </w:r>
    </w:p>
    <w:p w14:paraId="4E91BFD0" w14:textId="77777777" w:rsidR="005D2F9C" w:rsidRPr="00216C3E" w:rsidRDefault="005D2F9C" w:rsidP="005D2F9C">
      <w:pPr>
        <w:spacing w:line="240" w:lineRule="auto"/>
        <w:rPr>
          <w:rFonts w:ascii="Times New Roman" w:hAnsi="Times New Roman" w:cs="Times New Roman"/>
        </w:rPr>
      </w:pPr>
    </w:p>
    <w:p w14:paraId="0173EA8E" w14:textId="77777777" w:rsidR="00C827D3" w:rsidRDefault="00C827D3" w:rsidP="005D2F9C">
      <w:pPr>
        <w:spacing w:line="240" w:lineRule="auto"/>
      </w:pPr>
    </w:p>
    <w:p w14:paraId="4FB8DD1F" w14:textId="74AC60AE" w:rsidR="00C827D3" w:rsidRPr="006F5A15" w:rsidRDefault="006F5A15" w:rsidP="005D2F9C">
      <w:pPr>
        <w:spacing w:line="240" w:lineRule="auto"/>
        <w:rPr>
          <w:b/>
          <w:bCs/>
        </w:rPr>
      </w:pPr>
      <w:r>
        <w:rPr>
          <w:b/>
          <w:bCs/>
        </w:rPr>
        <w:t>References</w:t>
      </w:r>
    </w:p>
    <w:p w14:paraId="15F855BC" w14:textId="55944ED7" w:rsidR="00C827D3" w:rsidRPr="00C827D3" w:rsidRDefault="00C827D3" w:rsidP="00C827D3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C827D3">
        <w:t>1.</w:t>
      </w:r>
      <w:r w:rsidRPr="00C827D3">
        <w:tab/>
        <w:t xml:space="preserve">Department of Statistics Singapore (2021) Singapore Census of Population 2020, Statistical Release 1: Demographic Characteristics, Education, Language and Religion. </w:t>
      </w:r>
      <w:hyperlink r:id="rId8" w:history="1">
        <w:r w:rsidRPr="00C827D3">
          <w:rPr>
            <w:rStyle w:val="Hyperlink"/>
          </w:rPr>
          <w:t>https://www.singstat.gov.sg/publications/reference/cop2020/cop2020-sr1/census20_stat_release1</w:t>
        </w:r>
      </w:hyperlink>
      <w:r w:rsidRPr="00C827D3">
        <w:t xml:space="preserve"> (accessed 7 October 2021)</w:t>
      </w:r>
    </w:p>
    <w:p w14:paraId="0E34E272" w14:textId="77777777" w:rsidR="00C827D3" w:rsidRPr="00C827D3" w:rsidRDefault="00C827D3" w:rsidP="00C827D3">
      <w:pPr>
        <w:pStyle w:val="EndNoteBibliography"/>
        <w:ind w:left="720" w:hanging="720"/>
      </w:pPr>
      <w:r w:rsidRPr="00C827D3">
        <w:t>2.</w:t>
      </w:r>
      <w:r w:rsidRPr="00C827D3">
        <w:tab/>
        <w:t xml:space="preserve">WHO Expert Consultation (2004) Appropriate body-mass index for Asian populations and its implications for policy and intervention strategies. </w:t>
      </w:r>
      <w:r w:rsidRPr="00C827D3">
        <w:rPr>
          <w:i/>
        </w:rPr>
        <w:t>Lancet (London, England)</w:t>
      </w:r>
      <w:r w:rsidRPr="00C827D3">
        <w:t xml:space="preserve"> 363, 157-163.</w:t>
      </w:r>
    </w:p>
    <w:p w14:paraId="11DB11C2" w14:textId="72FDD081" w:rsidR="00081CC0" w:rsidRDefault="00C827D3" w:rsidP="005D2F9C">
      <w:pPr>
        <w:spacing w:line="240" w:lineRule="auto"/>
      </w:pPr>
      <w:r>
        <w:fldChar w:fldCharType="end"/>
      </w:r>
    </w:p>
    <w:sectPr w:rsidR="00081CC0" w:rsidSect="00705A8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2A47D74"/>
    <w:multiLevelType w:val="multilevel"/>
    <w:tmpl w:val="D0FE29C6"/>
    <w:lvl w:ilvl="0">
      <w:start w:val="1"/>
      <w:numFmt w:val="decimal"/>
      <w:pStyle w:val="Heading1"/>
      <w:lvlText w:val="%1."/>
      <w:lvlJc w:val="left"/>
      <w:pPr>
        <w:ind w:left="360" w:hanging="360"/>
      </w:pPr>
    </w:lvl>
    <w:lvl w:ilvl="1">
      <w:start w:val="1"/>
      <w:numFmt w:val="decimal"/>
      <w:pStyle w:val="Heading2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 w16cid:durableId="169384515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NDa3tDS2MDCxNLEwMLVU0lEKTi0uzszPAykwqgUAUJpg9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ublic Health Nutriti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2ppfp5dx0d2spewrwuvpp0u55d9d2ffexea&quot;&gt;My EndNote Library-Converted&lt;record-ids&gt;&lt;item&gt;1256&lt;/item&gt;&lt;item&gt;1257&lt;/item&gt;&lt;/record-ids&gt;&lt;/item&gt;&lt;/Libraries&gt;"/>
  </w:docVars>
  <w:rsids>
    <w:rsidRoot w:val="00D11B07"/>
    <w:rsid w:val="0003767D"/>
    <w:rsid w:val="00041EAA"/>
    <w:rsid w:val="00043904"/>
    <w:rsid w:val="0006584A"/>
    <w:rsid w:val="00080FE4"/>
    <w:rsid w:val="00081CC0"/>
    <w:rsid w:val="00085EAD"/>
    <w:rsid w:val="000A6AB6"/>
    <w:rsid w:val="000E39CC"/>
    <w:rsid w:val="001235A8"/>
    <w:rsid w:val="001519D7"/>
    <w:rsid w:val="001A6B50"/>
    <w:rsid w:val="001D48EC"/>
    <w:rsid w:val="001E1BD0"/>
    <w:rsid w:val="001E4ED1"/>
    <w:rsid w:val="002037DC"/>
    <w:rsid w:val="00203CE4"/>
    <w:rsid w:val="00211084"/>
    <w:rsid w:val="0022074B"/>
    <w:rsid w:val="00224098"/>
    <w:rsid w:val="00231515"/>
    <w:rsid w:val="00240B88"/>
    <w:rsid w:val="00273FAC"/>
    <w:rsid w:val="002908F2"/>
    <w:rsid w:val="00291FB8"/>
    <w:rsid w:val="00292BB2"/>
    <w:rsid w:val="002C281C"/>
    <w:rsid w:val="0032652A"/>
    <w:rsid w:val="003470A9"/>
    <w:rsid w:val="00347592"/>
    <w:rsid w:val="003501C9"/>
    <w:rsid w:val="003544BF"/>
    <w:rsid w:val="0039357F"/>
    <w:rsid w:val="003B4F02"/>
    <w:rsid w:val="00426623"/>
    <w:rsid w:val="004C600A"/>
    <w:rsid w:val="004F6058"/>
    <w:rsid w:val="00501A07"/>
    <w:rsid w:val="0052436C"/>
    <w:rsid w:val="005815E7"/>
    <w:rsid w:val="005D2F9C"/>
    <w:rsid w:val="005E036B"/>
    <w:rsid w:val="005F0F1C"/>
    <w:rsid w:val="0060119F"/>
    <w:rsid w:val="006542DB"/>
    <w:rsid w:val="00654337"/>
    <w:rsid w:val="00676112"/>
    <w:rsid w:val="006A5DC3"/>
    <w:rsid w:val="006A7936"/>
    <w:rsid w:val="006F5A15"/>
    <w:rsid w:val="007011E6"/>
    <w:rsid w:val="0080396E"/>
    <w:rsid w:val="00835294"/>
    <w:rsid w:val="00860ED5"/>
    <w:rsid w:val="00866169"/>
    <w:rsid w:val="00866A14"/>
    <w:rsid w:val="0089690B"/>
    <w:rsid w:val="0089705A"/>
    <w:rsid w:val="008A2DC9"/>
    <w:rsid w:val="008A3980"/>
    <w:rsid w:val="008E53A4"/>
    <w:rsid w:val="008F5713"/>
    <w:rsid w:val="00922E66"/>
    <w:rsid w:val="00926AB8"/>
    <w:rsid w:val="009605D8"/>
    <w:rsid w:val="00993192"/>
    <w:rsid w:val="00996902"/>
    <w:rsid w:val="00A22704"/>
    <w:rsid w:val="00A82082"/>
    <w:rsid w:val="00A841E4"/>
    <w:rsid w:val="00AB0EAA"/>
    <w:rsid w:val="00AD03D5"/>
    <w:rsid w:val="00B30B68"/>
    <w:rsid w:val="00B364AA"/>
    <w:rsid w:val="00B45EBB"/>
    <w:rsid w:val="00B464D5"/>
    <w:rsid w:val="00B56F00"/>
    <w:rsid w:val="00BA0F60"/>
    <w:rsid w:val="00BA2B06"/>
    <w:rsid w:val="00BB5F94"/>
    <w:rsid w:val="00C06647"/>
    <w:rsid w:val="00C0779F"/>
    <w:rsid w:val="00C21177"/>
    <w:rsid w:val="00C827D3"/>
    <w:rsid w:val="00C87298"/>
    <w:rsid w:val="00C87BF2"/>
    <w:rsid w:val="00C9627D"/>
    <w:rsid w:val="00CB0042"/>
    <w:rsid w:val="00CB2F0D"/>
    <w:rsid w:val="00CC0BC1"/>
    <w:rsid w:val="00CD0839"/>
    <w:rsid w:val="00CF37B0"/>
    <w:rsid w:val="00D1110F"/>
    <w:rsid w:val="00D11B07"/>
    <w:rsid w:val="00D13D23"/>
    <w:rsid w:val="00D23FB2"/>
    <w:rsid w:val="00D507D6"/>
    <w:rsid w:val="00D57D3C"/>
    <w:rsid w:val="00D62070"/>
    <w:rsid w:val="00D80ED2"/>
    <w:rsid w:val="00D86A7A"/>
    <w:rsid w:val="00D937B0"/>
    <w:rsid w:val="00DD7F60"/>
    <w:rsid w:val="00DF2413"/>
    <w:rsid w:val="00E11E0F"/>
    <w:rsid w:val="00E32827"/>
    <w:rsid w:val="00E545BE"/>
    <w:rsid w:val="00EE190A"/>
    <w:rsid w:val="00EE7E46"/>
    <w:rsid w:val="00F0356D"/>
    <w:rsid w:val="00F12708"/>
    <w:rsid w:val="00F27BF6"/>
    <w:rsid w:val="00F54A07"/>
    <w:rsid w:val="00F566CC"/>
    <w:rsid w:val="00F7402F"/>
    <w:rsid w:val="00FA6650"/>
    <w:rsid w:val="00FD506C"/>
    <w:rsid w:val="00FE1BBB"/>
    <w:rsid w:val="00FF0A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G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DC179F3"/>
  <w15:chartTrackingRefBased/>
  <w15:docId w15:val="{A0DB7D00-CDB0-47FD-BF30-CEFB8DED33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SG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26AB8"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5D2F9C"/>
    <w:pPr>
      <w:keepNext/>
      <w:keepLines/>
      <w:numPr>
        <w:numId w:val="1"/>
      </w:numPr>
      <w:spacing w:before="240" w:after="240"/>
      <w:outlineLvl w:val="0"/>
    </w:pPr>
    <w:rPr>
      <w:rFonts w:eastAsiaTheme="majorEastAsia" w:cstheme="minorHAnsi"/>
      <w:b/>
      <w:bCs/>
      <w:sz w:val="28"/>
      <w:szCs w:val="28"/>
    </w:rPr>
  </w:style>
  <w:style w:type="paragraph" w:styleId="Heading2">
    <w:name w:val="heading 2"/>
    <w:basedOn w:val="Heading1"/>
    <w:next w:val="Normal"/>
    <w:link w:val="Heading2Char"/>
    <w:uiPriority w:val="9"/>
    <w:unhideWhenUsed/>
    <w:qFormat/>
    <w:rsid w:val="005D2F9C"/>
    <w:pPr>
      <w:numPr>
        <w:ilvl w:val="1"/>
      </w:numPr>
      <w:outlineLvl w:val="1"/>
    </w:pPr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D2F9C"/>
    <w:rPr>
      <w:rFonts w:eastAsiaTheme="majorEastAsia" w:cstheme="minorHAnsi"/>
      <w:b/>
      <w:bCs/>
      <w:sz w:val="28"/>
      <w:szCs w:val="28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rsid w:val="005D2F9C"/>
    <w:rPr>
      <w:rFonts w:eastAsiaTheme="majorEastAsia" w:cstheme="minorHAnsi"/>
      <w:b/>
      <w:bCs/>
      <w:sz w:val="24"/>
      <w:szCs w:val="24"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5D2F9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D2F9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D2F9C"/>
    <w:rPr>
      <w:sz w:val="20"/>
      <w:szCs w:val="20"/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C827D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Heading1Char"/>
    <w:link w:val="EndNoteBibliographyTitle"/>
    <w:rsid w:val="00C827D3"/>
    <w:rPr>
      <w:rFonts w:ascii="Calibri" w:eastAsiaTheme="majorEastAsia" w:hAnsi="Calibri" w:cs="Calibri"/>
      <w:b w:val="0"/>
      <w:bCs w:val="0"/>
      <w:noProof/>
      <w:sz w:val="28"/>
      <w:szCs w:val="28"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C827D3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Heading1Char"/>
    <w:link w:val="EndNoteBibliography"/>
    <w:rsid w:val="00C827D3"/>
    <w:rPr>
      <w:rFonts w:ascii="Calibri" w:eastAsiaTheme="majorEastAsia" w:hAnsi="Calibri" w:cs="Calibri"/>
      <w:b w:val="0"/>
      <w:bCs w:val="0"/>
      <w:noProof/>
      <w:sz w:val="28"/>
      <w:szCs w:val="28"/>
      <w:lang w:val="en-GB"/>
    </w:rPr>
  </w:style>
  <w:style w:type="character" w:styleId="Hyperlink">
    <w:name w:val="Hyperlink"/>
    <w:basedOn w:val="DefaultParagraphFont"/>
    <w:uiPriority w:val="99"/>
    <w:unhideWhenUsed/>
    <w:rsid w:val="00C827D3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C827D3"/>
    <w:rPr>
      <w:color w:val="605E5C"/>
      <w:shd w:val="clear" w:color="auto" w:fill="E1DFDD"/>
    </w:rPr>
  </w:style>
  <w:style w:type="paragraph" w:customStyle="1" w:styleId="MediumGrid21">
    <w:name w:val="Medium Grid 21"/>
    <w:basedOn w:val="Normal"/>
    <w:uiPriority w:val="99"/>
    <w:qFormat/>
    <w:rsid w:val="000E39CC"/>
    <w:pPr>
      <w:spacing w:after="0" w:line="240" w:lineRule="auto"/>
    </w:pPr>
    <w:rPr>
      <w:rFonts w:ascii="Calibri" w:eastAsia="Times New Roman" w:hAnsi="Calibri" w:cs="Times New Roman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singstat.gov.sg/publications/reference/cop2020/cop2020-sr1/census20_stat_release1" TargetMode="External"/><Relationship Id="rId3" Type="http://schemas.openxmlformats.org/officeDocument/2006/relationships/settings" Target="settings.xml"/><Relationship Id="rId7" Type="http://schemas.openxmlformats.org/officeDocument/2006/relationships/chart" Target="charts/chart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chart" Target="charts/chart2.xml"/><Relationship Id="rId5" Type="http://schemas.openxmlformats.org/officeDocument/2006/relationships/chart" Target="charts/chart1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https://nusu-my.sharepoint.com/personal/ephcmj_nus_edu_sg/Documents/Work/2020-2021_Sodium%20KAB%20study/Writing/Data%20and%20analysis/Tables_newweights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https://nusu-my.sharepoint.com/personal/ephcmj_nus_edu_sg/Documents/Work/2020-2021_Sodium%20KAB%20study/Writing/Data%20and%20analysis/Tables_newweights.xlsx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1.xml"/><Relationship Id="rId2" Type="http://schemas.microsoft.com/office/2011/relationships/chartColorStyle" Target="colors3.xml"/><Relationship Id="rId1" Type="http://schemas.microsoft.com/office/2011/relationships/chartStyle" Target="style3.xml"/><Relationship Id="rId4" Type="http://schemas.openxmlformats.org/officeDocument/2006/relationships/oleObject" Target="https://nusu-my.sharepoint.com/personal/ephcmj_nus_edu_sg/Documents/Work/2020-2021_Sodium%20KAB%20study/Writing/Data%20and%20analysis/Tables_newweights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3"/>
    </mc:Choice>
    <mc:Fallback>
      <c:style val="3"/>
    </mc:Fallback>
  </mc:AlternateContent>
  <c:chart>
    <c:autoTitleDeleted val="1"/>
    <c:plotArea>
      <c:layout>
        <c:manualLayout>
          <c:layoutTarget val="inner"/>
          <c:xMode val="edge"/>
          <c:yMode val="edge"/>
          <c:x val="0.38619765121952349"/>
          <c:y val="6.6666666666666666E-2"/>
          <c:w val="0.55408703541686921"/>
          <c:h val="0.80114149367692677"/>
        </c:manualLayout>
      </c:layout>
      <c:barChart>
        <c:barDir val="bar"/>
        <c:grouping val="clustered"/>
        <c:varyColors val="0"/>
        <c:ser>
          <c:idx val="0"/>
          <c:order val="0"/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anchor="ctr" anchorCtr="1"/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Times New Roman" panose="02020603050405020304" pitchFamily="18" charset="0"/>
                  </a:defRPr>
                </a:pPr>
                <a:endParaRPr lang="en-US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'Figure S1'!$A$3:$A$15</c:f>
              <c:strCache>
                <c:ptCount val="13"/>
                <c:pt idx="0">
                  <c:v>Corn flakes</c:v>
                </c:pt>
                <c:pt idx="1">
                  <c:v>Chilli sauce</c:v>
                </c:pt>
                <c:pt idx="2">
                  <c:v>Sliced cheese</c:v>
                </c:pt>
                <c:pt idx="3">
                  <c:v>Ketchup</c:v>
                </c:pt>
                <c:pt idx="4">
                  <c:v>Processed seafood</c:v>
                </c:pt>
                <c:pt idx="5">
                  <c:v>Oyster sauce</c:v>
                </c:pt>
                <c:pt idx="6">
                  <c:v>Monosodium glutamate (MSG)</c:v>
                </c:pt>
                <c:pt idx="7">
                  <c:v>Canned soup</c:v>
                </c:pt>
                <c:pt idx="8">
                  <c:v>Soy sauce</c:v>
                </c:pt>
                <c:pt idx="9">
                  <c:v>Fast-foods</c:v>
                </c:pt>
                <c:pt idx="10">
                  <c:v>Savoury snacks </c:v>
                </c:pt>
                <c:pt idx="11">
                  <c:v>Instant noodles with seasoning powder</c:v>
                </c:pt>
                <c:pt idx="12">
                  <c:v>Processed meats</c:v>
                </c:pt>
              </c:strCache>
            </c:strRef>
          </c:cat>
          <c:val>
            <c:numRef>
              <c:f>'Figure S1'!$B$3:$B$15</c:f>
              <c:numCache>
                <c:formatCode>0.0%</c:formatCode>
                <c:ptCount val="13"/>
                <c:pt idx="0">
                  <c:v>6.8679400000000002E-2</c:v>
                </c:pt>
                <c:pt idx="1">
                  <c:v>0.39847100000000002</c:v>
                </c:pt>
                <c:pt idx="2">
                  <c:v>0.40615390000000001</c:v>
                </c:pt>
                <c:pt idx="3">
                  <c:v>0.4214657</c:v>
                </c:pt>
                <c:pt idx="4">
                  <c:v>0.53550120000000001</c:v>
                </c:pt>
                <c:pt idx="5">
                  <c:v>0.70655809999999997</c:v>
                </c:pt>
                <c:pt idx="6">
                  <c:v>0.73711979999999999</c:v>
                </c:pt>
                <c:pt idx="7">
                  <c:v>0.74196790000000001</c:v>
                </c:pt>
                <c:pt idx="8">
                  <c:v>0.75555220000000001</c:v>
                </c:pt>
                <c:pt idx="9">
                  <c:v>0.78428819999999999</c:v>
                </c:pt>
                <c:pt idx="10">
                  <c:v>0.80059539999999996</c:v>
                </c:pt>
                <c:pt idx="11">
                  <c:v>0.85805489999999995</c:v>
                </c:pt>
                <c:pt idx="12">
                  <c:v>0.861855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383F-448B-8C81-F89446CD506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00"/>
        <c:axId val="565088256"/>
        <c:axId val="565096576"/>
      </c:barChart>
      <c:catAx>
        <c:axId val="565088256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65096576"/>
        <c:crosses val="autoZero"/>
        <c:auto val="1"/>
        <c:lblAlgn val="ctr"/>
        <c:lblOffset val="100"/>
        <c:noMultiLvlLbl val="0"/>
      </c:catAx>
      <c:valAx>
        <c:axId val="565096576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0%" sourceLinked="0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65088256"/>
        <c:crosses val="autoZero"/>
        <c:crossBetween val="between"/>
        <c:majorUnit val="0.2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>
          <a:latin typeface="+mn-lt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3"/>
    </mc:Choice>
    <mc:Fallback>
      <c:style val="3"/>
    </mc:Fallback>
  </mc:AlternateContent>
  <c:chart>
    <c:autoTitleDeleted val="1"/>
    <c:plotArea>
      <c:layout>
        <c:manualLayout>
          <c:layoutTarget val="inner"/>
          <c:xMode val="edge"/>
          <c:yMode val="edge"/>
          <c:x val="0.41381817503717899"/>
          <c:y val="5.0925925925925923E-2"/>
          <c:w val="0.53868039141643698"/>
          <c:h val="0.74350320793234181"/>
        </c:manualLayout>
      </c:layout>
      <c:barChart>
        <c:barDir val="bar"/>
        <c:grouping val="clustered"/>
        <c:varyColors val="0"/>
        <c:ser>
          <c:idx val="0"/>
          <c:order val="0"/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anchor="ctr" anchorCtr="1"/>
              <a:lstStyle/>
              <a:p>
                <a:pPr>
                  <a:defRPr sz="900" b="0" i="0" u="none" strike="noStrike" kern="1200" baseline="0">
                    <a:solidFill>
                      <a:sysClr val="windowText" lastClr="000000"/>
                    </a:solidFill>
                    <a:latin typeface="+mn-lt"/>
                    <a:ea typeface="+mn-ea"/>
                    <a:cs typeface="Times New Roman" panose="02020603050405020304" pitchFamily="18" charset="0"/>
                  </a:defRPr>
                </a:pPr>
                <a:endParaRPr lang="en-US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heet9!$A$3:$A$9</c:f>
              <c:strCache>
                <c:ptCount val="7"/>
                <c:pt idx="0">
                  <c:v>Business (e.g., supermarkets, local markets)</c:v>
                </c:pt>
                <c:pt idx="1">
                  <c:v>Government</c:v>
                </c:pt>
                <c:pt idx="2">
                  <c:v>Fast food chains</c:v>
                </c:pt>
                <c:pt idx="3">
                  <c:v>Chefs in restuarants/pubs/cafes</c:v>
                </c:pt>
                <c:pt idx="4">
                  <c:v>Friends/family</c:v>
                </c:pt>
                <c:pt idx="5">
                  <c:v>Food manufacturers</c:v>
                </c:pt>
                <c:pt idx="6">
                  <c:v>Yourself</c:v>
                </c:pt>
              </c:strCache>
            </c:strRef>
          </c:cat>
          <c:val>
            <c:numRef>
              <c:f>Sheet9!$B$3:$B$9</c:f>
              <c:numCache>
                <c:formatCode>0.0%</c:formatCode>
                <c:ptCount val="7"/>
                <c:pt idx="0">
                  <c:v>0.64195880000000005</c:v>
                </c:pt>
                <c:pt idx="1">
                  <c:v>0.65147239999999995</c:v>
                </c:pt>
                <c:pt idx="2">
                  <c:v>0.70415039999999995</c:v>
                </c:pt>
                <c:pt idx="3">
                  <c:v>0.75951659999999999</c:v>
                </c:pt>
                <c:pt idx="4">
                  <c:v>0.7648047</c:v>
                </c:pt>
                <c:pt idx="5">
                  <c:v>0.77602349999999998</c:v>
                </c:pt>
                <c:pt idx="6">
                  <c:v>0.8755846999999999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4CE2-44E7-A2EC-D60B184B5878}"/>
            </c:ext>
          </c:extLst>
        </c:ser>
        <c:dLbls>
          <c:dLblPos val="outEnd"/>
          <c:showLegendKey val="0"/>
          <c:showVal val="1"/>
          <c:showCatName val="0"/>
          <c:showSerName val="0"/>
          <c:showPercent val="0"/>
          <c:showBubbleSize val="0"/>
        </c:dLbls>
        <c:gapWidth val="150"/>
        <c:axId val="317357264"/>
        <c:axId val="317340208"/>
      </c:barChart>
      <c:catAx>
        <c:axId val="317357264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317340208"/>
        <c:crosses val="autoZero"/>
        <c:auto val="1"/>
        <c:lblAlgn val="ctr"/>
        <c:lblOffset val="100"/>
        <c:noMultiLvlLbl val="0"/>
      </c:catAx>
      <c:valAx>
        <c:axId val="317340208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Percentage 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%" sourceLinked="0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317357264"/>
        <c:crosses val="autoZero"/>
        <c:crossBetween val="between"/>
        <c:majorUnit val="0.2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>
          <a:latin typeface="+mn-lt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3"/>
    </mc:Choice>
    <mc:Fallback>
      <c:style val="3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>
        <c:manualLayout>
          <c:layoutTarget val="inner"/>
          <c:xMode val="edge"/>
          <c:yMode val="edge"/>
          <c:x val="0.51978083989501322"/>
          <c:y val="8.0555555555555547E-2"/>
          <c:w val="0.43439282589676287"/>
          <c:h val="0.72706729367162437"/>
        </c:manualLayout>
      </c:layout>
      <c:barChart>
        <c:barDir val="bar"/>
        <c:grouping val="clustered"/>
        <c:varyColors val="0"/>
        <c:ser>
          <c:idx val="0"/>
          <c:order val="0"/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anchor="ctr" anchorCtr="1"/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Times New Roman" panose="02020603050405020304" pitchFamily="18" charset="0"/>
                  </a:defRPr>
                </a:pPr>
                <a:endParaRPr lang="en-US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heet9!$A$16:$A$20</c:f>
              <c:strCache>
                <c:ptCount val="5"/>
                <c:pt idx="0">
                  <c:v>Learning more about the impact of sodium on health</c:v>
                </c:pt>
                <c:pt idx="1">
                  <c:v>What types of people should be concerned with sodium intake</c:v>
                </c:pt>
                <c:pt idx="2">
                  <c:v>Foods and beverages that contain the hightes amounts of sodium</c:v>
                </c:pt>
                <c:pt idx="3">
                  <c:v>The amount of sodium I should be consuming</c:v>
                </c:pt>
                <c:pt idx="4">
                  <c:v>Ideas for reducing sodium intake</c:v>
                </c:pt>
              </c:strCache>
            </c:strRef>
          </c:cat>
          <c:val>
            <c:numRef>
              <c:f>Sheet9!$B$16:$B$20</c:f>
              <c:numCache>
                <c:formatCode>0.0%</c:formatCode>
                <c:ptCount val="5"/>
                <c:pt idx="0">
                  <c:v>0.76362459999999999</c:v>
                </c:pt>
                <c:pt idx="1">
                  <c:v>0.77282819999999997</c:v>
                </c:pt>
                <c:pt idx="2">
                  <c:v>0.7965354</c:v>
                </c:pt>
                <c:pt idx="3">
                  <c:v>0.80087730000000001</c:v>
                </c:pt>
                <c:pt idx="4">
                  <c:v>0.8037558999999999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5D22-4B70-ADDD-0151290EC9D7}"/>
            </c:ext>
          </c:extLst>
        </c:ser>
        <c:dLbls>
          <c:dLblPos val="outEnd"/>
          <c:showLegendKey val="0"/>
          <c:showVal val="1"/>
          <c:showCatName val="0"/>
          <c:showSerName val="0"/>
          <c:showPercent val="0"/>
          <c:showBubbleSize val="0"/>
        </c:dLbls>
        <c:gapWidth val="100"/>
        <c:axId val="565088256"/>
        <c:axId val="565096576"/>
      </c:barChart>
      <c:catAx>
        <c:axId val="565088256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65096576"/>
        <c:crosses val="autoZero"/>
        <c:auto val="1"/>
        <c:lblAlgn val="ctr"/>
        <c:lblOffset val="100"/>
        <c:noMultiLvlLbl val="0"/>
      </c:catAx>
      <c:valAx>
        <c:axId val="565096576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Percentage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%" sourceLinked="0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65088256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  <c:extLst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>
          <a:latin typeface="+mn-lt"/>
          <a:cs typeface="Times New Roman" panose="02020603050405020304" pitchFamily="18" charset="0"/>
        </a:defRPr>
      </a:pPr>
      <a:endParaRPr lang="en-US"/>
    </a:p>
  </c:txPr>
  <c:externalData r:id="rId4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withinLinear" id="14">
  <a:schemeClr val="accent1"/>
</cs:colorStyle>
</file>

<file path=word/charts/colors2.xml><?xml version="1.0" encoding="utf-8"?>
<cs:colorStyle xmlns:cs="http://schemas.microsoft.com/office/drawing/2012/chartStyle" xmlns:a="http://schemas.openxmlformats.org/drawingml/2006/main" meth="withinLinear" id="14">
  <a:schemeClr val="accent1"/>
</cs:colorStyle>
</file>

<file path=word/charts/colors3.xml><?xml version="1.0" encoding="utf-8"?>
<cs:colorStyle xmlns:cs="http://schemas.microsoft.com/office/drawing/2012/chartStyle" xmlns:a="http://schemas.openxmlformats.org/drawingml/2006/main" meth="withinLinear" id="14">
  <a:schemeClr val="accent1"/>
</cs:colorStyle>
</file>

<file path=word/charts/style1.xml><?xml version="1.0" encoding="utf-8"?>
<cs:chartStyle xmlns:cs="http://schemas.microsoft.com/office/drawing/2012/chartStyle" xmlns:a="http://schemas.openxmlformats.org/drawingml/2006/main" id="216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9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216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4472C4"/>
    </a:accent1>
    <a:accent2>
      <a:srgbClr val="ED7D31"/>
    </a:accent2>
    <a:accent3>
      <a:srgbClr val="A5A5A5"/>
    </a:accent3>
    <a:accent4>
      <a:srgbClr val="FFC000"/>
    </a:accent4>
    <a:accent5>
      <a:srgbClr val="5B9BD5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ajorFont>
    <a:minorFont>
      <a:latin typeface="Calibri" panose="020F0502020204030204"/>
      <a:ea typeface=""/>
      <a:cs typeface=""/>
      <a:font script="Jpan" typeface="游ゴシック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8</TotalTime>
  <Pages>5</Pages>
  <Words>1288</Words>
  <Characters>7347</Characters>
  <Application>Microsoft Office Word</Application>
  <DocSecurity>0</DocSecurity>
  <Lines>61</Lines>
  <Paragraphs>17</Paragraphs>
  <ScaleCrop>false</ScaleCrop>
  <Company/>
  <LinksUpToDate>false</LinksUpToDate>
  <CharactersWithSpaces>86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indy Chan Mei Jun</dc:creator>
  <cp:keywords/>
  <dc:description/>
  <cp:lastModifiedBy>Cindy Chan Mei Jun</cp:lastModifiedBy>
  <cp:revision>63</cp:revision>
  <dcterms:created xsi:type="dcterms:W3CDTF">2023-03-08T12:59:00Z</dcterms:created>
  <dcterms:modified xsi:type="dcterms:W3CDTF">2023-06-20T15:26:00Z</dcterms:modified>
</cp:coreProperties>
</file>